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2999B" w14:textId="4DBC5385" w:rsidR="00C8199F" w:rsidRPr="00997F85" w:rsidRDefault="00997F85" w:rsidP="00997F85">
      <w:pPr>
        <w:ind w:firstLine="360"/>
        <w:jc w:val="center"/>
        <w:rPr>
          <w:rFonts w:ascii="Arial" w:hAnsi="Arial" w:cs="Arial"/>
          <w:b/>
          <w:bCs/>
          <w:sz w:val="22"/>
          <w:szCs w:val="22"/>
        </w:rPr>
      </w:pPr>
      <w:bookmarkStart w:id="0" w:name="_GoBack"/>
      <w:bookmarkEnd w:id="0"/>
      <w:r w:rsidRPr="00997F85">
        <w:rPr>
          <w:rFonts w:ascii="Arial" w:hAnsi="Arial" w:cs="Arial"/>
          <w:b/>
          <w:bCs/>
          <w:sz w:val="22"/>
          <w:szCs w:val="22"/>
        </w:rPr>
        <w:t>Qualitative sub study of abstainer/</w:t>
      </w:r>
      <w:proofErr w:type="spellStart"/>
      <w:r w:rsidRPr="00997F85">
        <w:rPr>
          <w:rFonts w:ascii="Arial" w:hAnsi="Arial" w:cs="Arial"/>
          <w:b/>
          <w:bCs/>
          <w:sz w:val="22"/>
          <w:szCs w:val="22"/>
        </w:rPr>
        <w:t>relapser</w:t>
      </w:r>
      <w:proofErr w:type="spellEnd"/>
      <w:r w:rsidRPr="00997F85">
        <w:rPr>
          <w:rFonts w:ascii="Arial" w:hAnsi="Arial" w:cs="Arial"/>
          <w:b/>
          <w:bCs/>
          <w:sz w:val="22"/>
          <w:szCs w:val="22"/>
        </w:rPr>
        <w:t xml:space="preserve"> dyads</w:t>
      </w:r>
    </w:p>
    <w:p w14:paraId="2232F6F7" w14:textId="77777777" w:rsidR="00C8199F" w:rsidRPr="00997F85" w:rsidRDefault="00C8199F" w:rsidP="00997F85">
      <w:pPr>
        <w:ind w:firstLine="360"/>
        <w:jc w:val="center"/>
        <w:rPr>
          <w:rFonts w:ascii="Arial" w:hAnsi="Arial" w:cs="Arial"/>
          <w:b/>
          <w:bCs/>
          <w:i/>
          <w:iCs/>
          <w:sz w:val="22"/>
          <w:szCs w:val="22"/>
        </w:rPr>
      </w:pPr>
    </w:p>
    <w:p w14:paraId="593135A2" w14:textId="3C5BA0C2" w:rsidR="005F0652" w:rsidRPr="00C8199F" w:rsidRDefault="00C8199F" w:rsidP="005F0652">
      <w:pPr>
        <w:ind w:firstLine="360"/>
        <w:rPr>
          <w:rFonts w:ascii="Arial" w:hAnsi="Arial"/>
          <w:i/>
          <w:iCs/>
          <w:color w:val="000000" w:themeColor="text1"/>
          <w:sz w:val="22"/>
        </w:rPr>
      </w:pPr>
      <w:r w:rsidRPr="00C8199F">
        <w:rPr>
          <w:rFonts w:ascii="Arial" w:hAnsi="Arial" w:cs="Arial"/>
          <w:i/>
          <w:iCs/>
          <w:sz w:val="22"/>
          <w:szCs w:val="22"/>
        </w:rPr>
        <w:t xml:space="preserve">From grant: </w:t>
      </w:r>
      <w:r w:rsidR="005F0652" w:rsidRPr="00C8199F">
        <w:rPr>
          <w:rFonts w:ascii="Arial" w:hAnsi="Arial" w:cs="Arial"/>
          <w:i/>
          <w:iCs/>
          <w:sz w:val="22"/>
          <w:szCs w:val="22"/>
        </w:rPr>
        <w:t>A sub sample (n=60) will be recruited for qualitative interviews about relapse/abstinence and the qualitative aspects of PN continuity or change</w:t>
      </w:r>
      <w:r w:rsidR="005F0652" w:rsidRPr="00C8199F">
        <w:rPr>
          <w:rFonts w:ascii="Arial" w:hAnsi="Arial" w:cs="Arial"/>
          <w:i/>
          <w:iCs/>
          <w:sz w:val="22"/>
          <w:szCs w:val="22"/>
        </w:rPr>
        <w:fldChar w:fldCharType="begin" w:fldLock="1"/>
      </w:r>
      <w:r w:rsidR="005F0652" w:rsidRPr="00C8199F">
        <w:rPr>
          <w:rFonts w:ascii="Arial" w:hAnsi="Arial" w:cs="Arial"/>
          <w:i/>
          <w:iCs/>
          <w:sz w:val="22"/>
          <w:szCs w:val="22"/>
        </w:rPr>
        <w:instrText>ADDIN CSL_CITATION {"citationItems":[{"id":"ITEM-1","itemData":{"DOI":"10.4135/9781849208758.n9","author":[{"dropping-particle":"","family":"Miller","given":"Gale","non-dropping-particle":"","parse-names":false,"suffix":""},{"dropping-particle":"","family":"Dingwall","given":"Robert","non-dropping-particle":"","parse-names":false,"suffix":""},{"dropping-particle":"","family":"Lazega","given":"Emmanuel","non-dropping-particle":"","parse-names":false,"suffix":""}],"container-title":"Context and Method in Qualitative Research","id":"ITEM-1","issued":{"date-parts":[["2016"]]},"page":"120-138","publisher":"SAGE Publications Ltd","publisher-place":"6 Bonhill Street, London England EC2A 4PU United Kingdom","title":"Network Analysis and Qualitative Research: a Method of Contextualization","type":"chapter"},"uris":["http://www.mendeley.com/documents/?uuid=71b9d672-ce13-3dcf-bc9e-c3f517a527b9"]},{"id":"ITEM-2","itemData":{"abstract":"Social Network Analysis (SNA) has received growing attention in methodological debates in the social sciences. Recent mathematical developments and user-friendly computer programmes for visualising and measuring networks have led to significant advances in quantitative SNA. Amidst these developments, however, there have been calls for the revival of qualitative approaches to social networks, not necessarily to supplant quantitative methods, but to complement them. Quantitative approaches map and measure networks by simplifying social relations into numerical data, where ties are either absent or present. They therefore bracket out questions of crucial importance to understanding the kinds of human interaction networks studied by social scientists. Qualitative approaches, on the other hand, enable analysts to consider issues relating to the construction, reproduction, variability and dynamics of complex social ties.","author":[{"dropping-particle":"","family":"Edwards","given":"Gemma","non-dropping-particle":"","parse-names":false,"suffix":""}],"container-title":"ESRC National Center for Research Methods Review paper","id":"ITEM-2","issue":"January","issued":{"date-parts":[["2010"]]},"page":"30","publisher":"NCRM","title":"Mixed-Method Approaches to Social Network Analysis","type":"article-journal"},"uris":["http://www.mendeley.com/documents/?uuid=d24e4c09-6557-38b4-bb73-b72ee781ee62"]}],"mendeley":{"formattedCitation":"&lt;sup&gt;152,153&lt;/sup&gt;","plainTextFormattedCitation":"152,153","previouslyFormattedCitation":"&lt;sup&gt;152,153&lt;/sup&gt;"},"properties":{"noteIndex":0},"schema":"https://github.com/citation-style-language/schema/raw/master/csl-citation.json"}</w:instrText>
      </w:r>
      <w:r w:rsidR="005F0652" w:rsidRPr="00C8199F">
        <w:rPr>
          <w:rFonts w:ascii="Arial" w:hAnsi="Arial" w:cs="Arial"/>
          <w:i/>
          <w:iCs/>
          <w:sz w:val="22"/>
          <w:szCs w:val="22"/>
        </w:rPr>
        <w:fldChar w:fldCharType="separate"/>
      </w:r>
      <w:r w:rsidR="005F0652" w:rsidRPr="00C8199F">
        <w:rPr>
          <w:rFonts w:ascii="Arial" w:hAnsi="Arial" w:cs="Arial"/>
          <w:i/>
          <w:iCs/>
          <w:noProof/>
          <w:sz w:val="22"/>
          <w:szCs w:val="22"/>
          <w:vertAlign w:val="superscript"/>
        </w:rPr>
        <w:t>152,153</w:t>
      </w:r>
      <w:r w:rsidR="005F0652" w:rsidRPr="00C8199F">
        <w:rPr>
          <w:rFonts w:ascii="Arial" w:hAnsi="Arial" w:cs="Arial"/>
          <w:i/>
          <w:iCs/>
          <w:sz w:val="22"/>
          <w:szCs w:val="22"/>
        </w:rPr>
        <w:fldChar w:fldCharType="end"/>
      </w:r>
      <w:r w:rsidR="005F0652" w:rsidRPr="00C8199F">
        <w:rPr>
          <w:rFonts w:ascii="Arial" w:hAnsi="Arial" w:cs="Arial"/>
          <w:i/>
          <w:iCs/>
          <w:sz w:val="22"/>
          <w:szCs w:val="22"/>
        </w:rPr>
        <w:t xml:space="preserve">, interactions with members of PN, exchange of information, assistance or goods related to smoking cessation. </w:t>
      </w:r>
      <w:r w:rsidR="005F0652" w:rsidRPr="00C8199F">
        <w:rPr>
          <w:rFonts w:ascii="Arial" w:hAnsi="Arial" w:cs="Arial"/>
          <w:i/>
          <w:iCs/>
          <w:color w:val="000000" w:themeColor="text1"/>
          <w:sz w:val="22"/>
          <w:szCs w:val="22"/>
        </w:rPr>
        <w:t xml:space="preserve">Participants for qualitative interviews will be selected in 30 dyads (dyad = 1 </w:t>
      </w:r>
      <w:proofErr w:type="spellStart"/>
      <w:r w:rsidR="005F0652" w:rsidRPr="00C8199F">
        <w:rPr>
          <w:rFonts w:ascii="Arial" w:hAnsi="Arial" w:cs="Arial"/>
          <w:i/>
          <w:iCs/>
          <w:color w:val="000000" w:themeColor="text1"/>
          <w:sz w:val="22"/>
          <w:szCs w:val="22"/>
        </w:rPr>
        <w:t>relapser</w:t>
      </w:r>
      <w:proofErr w:type="spellEnd"/>
      <w:r w:rsidR="005F0652" w:rsidRPr="00C8199F">
        <w:rPr>
          <w:rFonts w:ascii="Arial" w:hAnsi="Arial" w:cs="Arial"/>
          <w:i/>
          <w:iCs/>
          <w:color w:val="000000" w:themeColor="text1"/>
          <w:sz w:val="22"/>
          <w:szCs w:val="22"/>
        </w:rPr>
        <w:t xml:space="preserve"> paired with an abstainer from same study arm, matched on gender). The 15 </w:t>
      </w:r>
      <w:proofErr w:type="spellStart"/>
      <w:r w:rsidR="005F0652" w:rsidRPr="00C8199F">
        <w:rPr>
          <w:rFonts w:ascii="Arial" w:hAnsi="Arial" w:cs="Arial"/>
          <w:i/>
          <w:iCs/>
          <w:color w:val="000000" w:themeColor="text1"/>
          <w:sz w:val="22"/>
          <w:szCs w:val="22"/>
        </w:rPr>
        <w:t>relapser</w:t>
      </w:r>
      <w:proofErr w:type="spellEnd"/>
      <w:r w:rsidR="005F0652" w:rsidRPr="00C8199F">
        <w:rPr>
          <w:rFonts w:ascii="Arial" w:hAnsi="Arial" w:cs="Arial"/>
          <w:i/>
          <w:iCs/>
          <w:color w:val="000000" w:themeColor="text1"/>
          <w:sz w:val="22"/>
          <w:szCs w:val="22"/>
        </w:rPr>
        <w:t>/maintainer dyads from each arm will be matched on gender and approximate number of weeks participating in the study. Dyads from both study arms will be selected at different lengths of study participation (beginning at 5 months), so as to represent a range of participants who have relapsed/maintained for different lengths of time since study enrollment.</w:t>
      </w:r>
    </w:p>
    <w:p w14:paraId="2AB351E3" w14:textId="0761C4F2" w:rsidR="005F0652" w:rsidRDefault="005F0652"/>
    <w:p w14:paraId="4CCD2B50" w14:textId="1ADC09EC" w:rsidR="00D52E2F" w:rsidRPr="005510AF" w:rsidRDefault="00C813AA">
      <w:pPr>
        <w:rPr>
          <w:rFonts w:ascii="Times New Roman" w:hAnsi="Times New Roman"/>
          <w:b/>
          <w:bCs/>
          <w:sz w:val="22"/>
          <w:szCs w:val="22"/>
        </w:rPr>
      </w:pPr>
      <w:r w:rsidRPr="005510AF">
        <w:rPr>
          <w:rFonts w:ascii="Times New Roman" w:hAnsi="Times New Roman"/>
          <w:b/>
          <w:bCs/>
          <w:sz w:val="22"/>
          <w:szCs w:val="22"/>
        </w:rPr>
        <w:t>Interview guide f</w:t>
      </w:r>
      <w:r w:rsidR="00D52E2F" w:rsidRPr="005510AF">
        <w:rPr>
          <w:rFonts w:ascii="Times New Roman" w:hAnsi="Times New Roman"/>
          <w:b/>
          <w:bCs/>
          <w:sz w:val="22"/>
          <w:szCs w:val="22"/>
        </w:rPr>
        <w:t xml:space="preserve">or </w:t>
      </w:r>
      <w:r w:rsidR="00D91444" w:rsidRPr="005510AF">
        <w:rPr>
          <w:rFonts w:ascii="Times New Roman" w:hAnsi="Times New Roman"/>
          <w:b/>
          <w:bCs/>
          <w:sz w:val="22"/>
          <w:szCs w:val="22"/>
        </w:rPr>
        <w:t>participants who have stayed quit from smoking</w:t>
      </w:r>
      <w:r w:rsidR="00D52E2F" w:rsidRPr="005510AF">
        <w:rPr>
          <w:rFonts w:ascii="Times New Roman" w:hAnsi="Times New Roman"/>
          <w:b/>
          <w:bCs/>
          <w:sz w:val="22"/>
          <w:szCs w:val="22"/>
        </w:rPr>
        <w:t>:</w:t>
      </w:r>
    </w:p>
    <w:p w14:paraId="520CE507"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INTERVIEWER INSTRUCTIONS ARE IN CAPS. TEXT NOT IN CAPS CAN BE READ TO RESPONDENTS.</w:t>
      </w:r>
    </w:p>
    <w:p w14:paraId="1FB7322E" w14:textId="77777777" w:rsidR="00D91444" w:rsidRPr="005510AF" w:rsidRDefault="00D91444">
      <w:pPr>
        <w:rPr>
          <w:rFonts w:ascii="Times New Roman" w:hAnsi="Times New Roman"/>
          <w:b/>
          <w:bCs/>
          <w:sz w:val="22"/>
          <w:szCs w:val="22"/>
        </w:rPr>
      </w:pPr>
    </w:p>
    <w:p w14:paraId="61D78E97" w14:textId="769F3CCC" w:rsidR="002C00DD" w:rsidRPr="005510AF" w:rsidRDefault="00C813AA">
      <w:pPr>
        <w:rPr>
          <w:rFonts w:ascii="Times New Roman" w:hAnsi="Times New Roman"/>
          <w:sz w:val="22"/>
          <w:szCs w:val="22"/>
        </w:rPr>
      </w:pPr>
      <w:r w:rsidRPr="005510AF">
        <w:rPr>
          <w:rFonts w:ascii="Times New Roman" w:hAnsi="Times New Roman"/>
          <w:sz w:val="22"/>
          <w:szCs w:val="22"/>
        </w:rPr>
        <w:t xml:space="preserve">Thank you for taking the time to </w:t>
      </w:r>
      <w:r w:rsidR="002C00DD" w:rsidRPr="005510AF">
        <w:rPr>
          <w:rFonts w:ascii="Times New Roman" w:hAnsi="Times New Roman"/>
          <w:sz w:val="22"/>
          <w:szCs w:val="22"/>
        </w:rPr>
        <w:t xml:space="preserve">talk with me today.  Just as a reminder, I need to record our </w:t>
      </w:r>
      <w:r w:rsidR="001A49A3" w:rsidRPr="005510AF">
        <w:rPr>
          <w:rFonts w:ascii="Times New Roman" w:hAnsi="Times New Roman"/>
          <w:sz w:val="22"/>
          <w:szCs w:val="22"/>
        </w:rPr>
        <w:t>interview</w:t>
      </w:r>
      <w:r w:rsidR="002C00DD" w:rsidRPr="005510AF">
        <w:rPr>
          <w:rFonts w:ascii="Times New Roman" w:hAnsi="Times New Roman"/>
          <w:sz w:val="22"/>
          <w:szCs w:val="22"/>
        </w:rPr>
        <w:t xml:space="preserve"> today, so that it can be transcribed into a written document for the researchers to analyze.  After the audio recording is transcribed, it will be destroyed and the only record of our call will be the written transcript.  There will be no information that personally identifies you in the transcript. </w:t>
      </w:r>
      <w:r w:rsidR="001A49A3" w:rsidRPr="005510AF">
        <w:rPr>
          <w:rFonts w:ascii="Times New Roman" w:hAnsi="Times New Roman"/>
          <w:sz w:val="22"/>
          <w:szCs w:val="22"/>
        </w:rPr>
        <w:t xml:space="preserve"> Do I have your permission to continue?</w:t>
      </w:r>
    </w:p>
    <w:p w14:paraId="26D04515" w14:textId="77777777" w:rsidR="002C00DD" w:rsidRPr="005510AF" w:rsidRDefault="002C00DD">
      <w:pPr>
        <w:rPr>
          <w:rFonts w:ascii="Times New Roman" w:hAnsi="Times New Roman"/>
          <w:sz w:val="22"/>
          <w:szCs w:val="22"/>
        </w:rPr>
      </w:pPr>
    </w:p>
    <w:p w14:paraId="49AD0AD5" w14:textId="06757502" w:rsidR="00AE0568" w:rsidRPr="005510AF" w:rsidRDefault="001A49A3">
      <w:pPr>
        <w:rPr>
          <w:rFonts w:ascii="Times New Roman" w:hAnsi="Times New Roman"/>
          <w:sz w:val="22"/>
          <w:szCs w:val="22"/>
        </w:rPr>
      </w:pPr>
      <w:r w:rsidRPr="005510AF">
        <w:rPr>
          <w:rFonts w:ascii="Times New Roman" w:hAnsi="Times New Roman"/>
          <w:sz w:val="22"/>
          <w:szCs w:val="22"/>
        </w:rPr>
        <w:t xml:space="preserve">For our interview, </w:t>
      </w:r>
      <w:r w:rsidR="005F0652" w:rsidRPr="005510AF">
        <w:rPr>
          <w:rFonts w:ascii="Times New Roman" w:hAnsi="Times New Roman"/>
          <w:sz w:val="22"/>
          <w:szCs w:val="22"/>
        </w:rPr>
        <w:t xml:space="preserve">I’m going to ask you a series of questions </w:t>
      </w:r>
      <w:r w:rsidR="002C6203" w:rsidRPr="005510AF">
        <w:rPr>
          <w:rFonts w:ascii="Times New Roman" w:hAnsi="Times New Roman"/>
          <w:sz w:val="22"/>
          <w:szCs w:val="22"/>
        </w:rPr>
        <w:t>about</w:t>
      </w:r>
      <w:r w:rsidR="005F0652" w:rsidRPr="005510AF">
        <w:rPr>
          <w:rFonts w:ascii="Times New Roman" w:hAnsi="Times New Roman"/>
          <w:sz w:val="22"/>
          <w:szCs w:val="22"/>
        </w:rPr>
        <w:t xml:space="preserve"> what might have changed or stayed the same in your personal network since you </w:t>
      </w:r>
      <w:r w:rsidR="002C6203" w:rsidRPr="005510AF">
        <w:rPr>
          <w:rFonts w:ascii="Times New Roman" w:hAnsi="Times New Roman"/>
          <w:sz w:val="22"/>
          <w:szCs w:val="22"/>
        </w:rPr>
        <w:t xml:space="preserve">enrolled in the study. </w:t>
      </w:r>
      <w:r w:rsidR="00D91444" w:rsidRPr="005510AF">
        <w:rPr>
          <w:rFonts w:ascii="Times New Roman" w:hAnsi="Times New Roman"/>
          <w:sz w:val="22"/>
          <w:szCs w:val="22"/>
        </w:rPr>
        <w:t>Your personal network are the 25 people you named as hav</w:t>
      </w:r>
      <w:r w:rsidR="005510AF">
        <w:rPr>
          <w:rFonts w:ascii="Times New Roman" w:hAnsi="Times New Roman"/>
          <w:sz w:val="22"/>
          <w:szCs w:val="22"/>
        </w:rPr>
        <w:t>ing</w:t>
      </w:r>
      <w:r w:rsidR="00D91444" w:rsidRPr="005510AF">
        <w:rPr>
          <w:rFonts w:ascii="Times New Roman" w:hAnsi="Times New Roman"/>
          <w:sz w:val="22"/>
          <w:szCs w:val="22"/>
        </w:rPr>
        <w:t xml:space="preserve"> contact with over the past year in the </w:t>
      </w:r>
      <w:r w:rsidR="005510AF">
        <w:rPr>
          <w:rFonts w:ascii="Times New Roman" w:hAnsi="Times New Roman"/>
          <w:sz w:val="22"/>
          <w:szCs w:val="22"/>
        </w:rPr>
        <w:t>baseline</w:t>
      </w:r>
      <w:r w:rsidR="00D91444" w:rsidRPr="005510AF">
        <w:rPr>
          <w:rFonts w:ascii="Times New Roman" w:hAnsi="Times New Roman"/>
          <w:sz w:val="22"/>
          <w:szCs w:val="22"/>
        </w:rPr>
        <w:t xml:space="preserve"> </w:t>
      </w:r>
      <w:r w:rsidR="005510AF">
        <w:rPr>
          <w:rFonts w:ascii="Times New Roman" w:hAnsi="Times New Roman"/>
          <w:sz w:val="22"/>
          <w:szCs w:val="22"/>
        </w:rPr>
        <w:t>survey</w:t>
      </w:r>
      <w:r w:rsidR="00D91444" w:rsidRPr="005510AF">
        <w:rPr>
          <w:rFonts w:ascii="Times New Roman" w:hAnsi="Times New Roman"/>
          <w:sz w:val="22"/>
          <w:szCs w:val="22"/>
        </w:rPr>
        <w:t xml:space="preserve">. I will show you pictures of your network to help you remember who you included. </w:t>
      </w:r>
      <w:r w:rsidR="002C6203" w:rsidRPr="005510AF">
        <w:rPr>
          <w:rFonts w:ascii="Times New Roman" w:hAnsi="Times New Roman"/>
          <w:sz w:val="22"/>
          <w:szCs w:val="22"/>
        </w:rPr>
        <w:t xml:space="preserve">The </w:t>
      </w:r>
      <w:r w:rsidR="00AE0568" w:rsidRPr="005510AF">
        <w:rPr>
          <w:rFonts w:ascii="Times New Roman" w:hAnsi="Times New Roman"/>
          <w:sz w:val="22"/>
          <w:szCs w:val="22"/>
        </w:rPr>
        <w:t>purpose</w:t>
      </w:r>
      <w:r w:rsidR="002C6203" w:rsidRPr="005510AF">
        <w:rPr>
          <w:rFonts w:ascii="Times New Roman" w:hAnsi="Times New Roman"/>
          <w:sz w:val="22"/>
          <w:szCs w:val="22"/>
        </w:rPr>
        <w:t xml:space="preserve"> of these questions is to help the researchers better understand </w:t>
      </w:r>
      <w:r w:rsidR="00AE0568" w:rsidRPr="005510AF">
        <w:rPr>
          <w:rFonts w:ascii="Times New Roman" w:hAnsi="Times New Roman"/>
          <w:sz w:val="22"/>
          <w:szCs w:val="22"/>
        </w:rPr>
        <w:t>what happens in someone’s personal network when they quit smoking</w:t>
      </w:r>
      <w:r w:rsidR="00D52E2F" w:rsidRPr="005510AF">
        <w:rPr>
          <w:rFonts w:ascii="Times New Roman" w:hAnsi="Times New Roman"/>
          <w:sz w:val="22"/>
          <w:szCs w:val="22"/>
        </w:rPr>
        <w:t xml:space="preserve"> and </w:t>
      </w:r>
      <w:r w:rsidR="007F1C15" w:rsidRPr="005510AF">
        <w:rPr>
          <w:rFonts w:ascii="Times New Roman" w:hAnsi="Times New Roman"/>
          <w:sz w:val="22"/>
          <w:szCs w:val="22"/>
        </w:rPr>
        <w:t xml:space="preserve">are able to </w:t>
      </w:r>
      <w:r w:rsidR="00D52E2F" w:rsidRPr="005510AF">
        <w:rPr>
          <w:rFonts w:ascii="Times New Roman" w:hAnsi="Times New Roman"/>
          <w:sz w:val="22"/>
          <w:szCs w:val="22"/>
        </w:rPr>
        <w:t>stay quit</w:t>
      </w:r>
      <w:r w:rsidR="00AE0568" w:rsidRPr="005510AF">
        <w:rPr>
          <w:rFonts w:ascii="Times New Roman" w:hAnsi="Times New Roman"/>
          <w:sz w:val="22"/>
          <w:szCs w:val="22"/>
        </w:rPr>
        <w:t xml:space="preserve">. </w:t>
      </w:r>
    </w:p>
    <w:p w14:paraId="2E9663DD" w14:textId="1EB893D5" w:rsidR="00AE0568" w:rsidRPr="005510AF" w:rsidRDefault="00AE0568">
      <w:pPr>
        <w:rPr>
          <w:rFonts w:ascii="Times New Roman" w:hAnsi="Times New Roman"/>
          <w:sz w:val="22"/>
          <w:szCs w:val="22"/>
        </w:rPr>
      </w:pPr>
    </w:p>
    <w:p w14:paraId="14E2B61D"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CHOOSE VISUALIZATION 1 FOR THE FOLLOWING QUESTIONS:</w:t>
      </w:r>
    </w:p>
    <w:p w14:paraId="58714150"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 xml:space="preserve">On the screen you see dots that are different colors and sizes and lines. The dots have names by them representing the people you said you know. A line between the dots means that those two people would talk to each other independently of you. Notice the groupings of dots. If there are a lot of dots clumped together it usually means they form some sort of group.  </w:t>
      </w:r>
    </w:p>
    <w:p w14:paraId="0BE37E8B" w14:textId="77777777" w:rsidR="00D91444" w:rsidRPr="005510AF" w:rsidRDefault="00D91444" w:rsidP="00D91444">
      <w:pPr>
        <w:rPr>
          <w:rFonts w:ascii="Times New Roman" w:hAnsi="Times New Roman"/>
          <w:sz w:val="22"/>
          <w:szCs w:val="22"/>
        </w:rPr>
      </w:pPr>
    </w:p>
    <w:p w14:paraId="317A643A"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CONNECTEDNESS AND SMOKING STATUS QUESTIONS:</w:t>
      </w:r>
    </w:p>
    <w:p w14:paraId="3F63D4B8" w14:textId="77777777" w:rsidR="00D91444" w:rsidRPr="005510AF" w:rsidRDefault="00D91444" w:rsidP="00D91444">
      <w:pPr>
        <w:pStyle w:val="ListParagraph"/>
        <w:numPr>
          <w:ilvl w:val="0"/>
          <w:numId w:val="1"/>
        </w:numPr>
        <w:rPr>
          <w:rFonts w:ascii="Times New Roman" w:hAnsi="Times New Roman"/>
          <w:sz w:val="22"/>
          <w:szCs w:val="22"/>
        </w:rPr>
      </w:pPr>
      <w:r w:rsidRPr="005510AF">
        <w:rPr>
          <w:rFonts w:ascii="Times New Roman" w:hAnsi="Times New Roman"/>
          <w:sz w:val="22"/>
          <w:szCs w:val="22"/>
        </w:rPr>
        <w:t xml:space="preserve">Does the network visualization appear to represent the people you know and how they know each other at the time you quit smoking? Do the groupings make sense to you? </w:t>
      </w:r>
    </w:p>
    <w:p w14:paraId="73E473E7" w14:textId="77777777" w:rsidR="00D91444" w:rsidRPr="005510AF" w:rsidRDefault="00D91444" w:rsidP="00D91444">
      <w:pPr>
        <w:pStyle w:val="ListParagraph"/>
        <w:numPr>
          <w:ilvl w:val="1"/>
          <w:numId w:val="1"/>
        </w:numPr>
        <w:rPr>
          <w:rFonts w:ascii="Times New Roman" w:hAnsi="Times New Roman"/>
          <w:sz w:val="22"/>
          <w:szCs w:val="22"/>
        </w:rPr>
      </w:pPr>
      <w:r w:rsidRPr="005510AF">
        <w:rPr>
          <w:rFonts w:ascii="Times New Roman" w:hAnsi="Times New Roman"/>
          <w:sz w:val="22"/>
          <w:szCs w:val="22"/>
        </w:rPr>
        <w:t xml:space="preserve">Since you quit smoking, how have the people you interacted with in your network visualization changed? </w:t>
      </w:r>
    </w:p>
    <w:p w14:paraId="1E3F55B0" w14:textId="77777777" w:rsidR="00D91444" w:rsidRPr="005510AF" w:rsidRDefault="00D91444" w:rsidP="00D91444">
      <w:pPr>
        <w:pStyle w:val="ListParagraph"/>
        <w:numPr>
          <w:ilvl w:val="2"/>
          <w:numId w:val="1"/>
        </w:numPr>
        <w:rPr>
          <w:rFonts w:ascii="Times New Roman" w:hAnsi="Times New Roman"/>
          <w:sz w:val="22"/>
          <w:szCs w:val="22"/>
        </w:rPr>
      </w:pPr>
      <w:r w:rsidRPr="005510AF">
        <w:rPr>
          <w:rFonts w:ascii="Times New Roman" w:hAnsi="Times New Roman"/>
          <w:sz w:val="22"/>
          <w:szCs w:val="22"/>
        </w:rPr>
        <w:t xml:space="preserve">Are there people you no longer interact with or are there new people you are interacting with? </w:t>
      </w:r>
    </w:p>
    <w:p w14:paraId="7EC702A5"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 xml:space="preserve">Why did those changes occur? </w:t>
      </w:r>
    </w:p>
    <w:p w14:paraId="33BD7F9C"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 xml:space="preserve">What role have they played in helping or hindering your efforts to staying quit from smoking?    </w:t>
      </w:r>
    </w:p>
    <w:p w14:paraId="07D54D55" w14:textId="77777777" w:rsidR="00D91444" w:rsidRPr="005510AF" w:rsidRDefault="00D91444" w:rsidP="00D91444">
      <w:pPr>
        <w:numPr>
          <w:ilvl w:val="0"/>
          <w:numId w:val="1"/>
        </w:numPr>
        <w:rPr>
          <w:rFonts w:ascii="Times New Roman" w:hAnsi="Times New Roman"/>
          <w:sz w:val="22"/>
          <w:szCs w:val="22"/>
        </w:rPr>
      </w:pPr>
      <w:r w:rsidRPr="005510AF">
        <w:rPr>
          <w:rFonts w:ascii="Times New Roman" w:hAnsi="Times New Roman"/>
          <w:sz w:val="22"/>
          <w:szCs w:val="22"/>
        </w:rPr>
        <w:t>Please describe the groups you see on the screen. How do the people in each group know each other? MAKE SURE THE RESPONDENT SAYS AT LEAST ONE NAME IN EACH GROUP THEY DESCRIBE SO WE CAN IDENTIFY IT FROM THE INTERVIEW.</w:t>
      </w:r>
    </w:p>
    <w:p w14:paraId="1D045833"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The colors represent smoking status of the people you know. Please tell me if the group is mostly made up of people who smoke, people who do not smoke or a relatively even mix. </w:t>
      </w:r>
    </w:p>
    <w:p w14:paraId="4AB85759" w14:textId="77777777" w:rsidR="00D91444" w:rsidRPr="005510AF" w:rsidRDefault="00D91444" w:rsidP="00D91444">
      <w:pPr>
        <w:numPr>
          <w:ilvl w:val="1"/>
          <w:numId w:val="1"/>
        </w:numPr>
        <w:rPr>
          <w:rFonts w:ascii="Times New Roman" w:hAnsi="Times New Roman"/>
          <w:sz w:val="22"/>
          <w:szCs w:val="22"/>
        </w:rPr>
      </w:pPr>
      <w:proofErr w:type="gramStart"/>
      <w:r w:rsidRPr="005510AF">
        <w:rPr>
          <w:rFonts w:ascii="Times New Roman" w:hAnsi="Times New Roman"/>
          <w:sz w:val="22"/>
          <w:szCs w:val="22"/>
        </w:rPr>
        <w:lastRenderedPageBreak/>
        <w:t>Also</w:t>
      </w:r>
      <w:proofErr w:type="gramEnd"/>
      <w:r w:rsidRPr="005510AF">
        <w:rPr>
          <w:rFonts w:ascii="Times New Roman" w:hAnsi="Times New Roman"/>
          <w:sz w:val="22"/>
          <w:szCs w:val="22"/>
        </w:rPr>
        <w:t xml:space="preserve"> please explain how each group has either helped you or hindered you in your efforts to stay quit from smoking. </w:t>
      </w:r>
    </w:p>
    <w:p w14:paraId="1CFBBB5D" w14:textId="77777777" w:rsidR="00D91444" w:rsidRPr="005510AF" w:rsidRDefault="00D91444" w:rsidP="00D91444">
      <w:pPr>
        <w:numPr>
          <w:ilvl w:val="0"/>
          <w:numId w:val="1"/>
        </w:numPr>
        <w:rPr>
          <w:rFonts w:ascii="Times New Roman" w:hAnsi="Times New Roman"/>
          <w:sz w:val="22"/>
          <w:szCs w:val="22"/>
        </w:rPr>
      </w:pPr>
      <w:r w:rsidRPr="005510AF">
        <w:rPr>
          <w:rFonts w:ascii="Times New Roman" w:hAnsi="Times New Roman"/>
          <w:sz w:val="22"/>
          <w:szCs w:val="22"/>
        </w:rPr>
        <w:t xml:space="preserve">IDENTIFY ISOLATES IN THE UPPER LEFT OF THE SCREEN IF THERE ARE ANY. The people in the upper left of the screen are people who you said don’t know anybody. What is there name? </w:t>
      </w:r>
    </w:p>
    <w:p w14:paraId="004FA3F3"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Why don’t they know anybody? </w:t>
      </w:r>
    </w:p>
    <w:p w14:paraId="0A51477F"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How do they either help or hinder you in your efforts to stay quit from smoking? </w:t>
      </w:r>
    </w:p>
    <w:p w14:paraId="6B3078AD" w14:textId="77777777" w:rsidR="00D91444" w:rsidRPr="005510AF" w:rsidRDefault="00D91444" w:rsidP="00D91444">
      <w:pPr>
        <w:rPr>
          <w:rFonts w:ascii="Times New Roman" w:hAnsi="Times New Roman"/>
          <w:sz w:val="22"/>
          <w:szCs w:val="22"/>
        </w:rPr>
      </w:pPr>
    </w:p>
    <w:p w14:paraId="3D926D24"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BETWEENNESS CENTRALITY AND SMOKING STATUS QUESTIONS:</w:t>
      </w:r>
    </w:p>
    <w:p w14:paraId="3571C2CA" w14:textId="77777777" w:rsidR="00D91444" w:rsidRPr="005510AF" w:rsidRDefault="00D91444" w:rsidP="00D91444">
      <w:pPr>
        <w:pStyle w:val="ListParagraph"/>
        <w:numPr>
          <w:ilvl w:val="0"/>
          <w:numId w:val="1"/>
        </w:numPr>
        <w:rPr>
          <w:rFonts w:ascii="Times New Roman" w:hAnsi="Times New Roman"/>
          <w:sz w:val="22"/>
          <w:szCs w:val="22"/>
        </w:rPr>
      </w:pPr>
      <w:r w:rsidRPr="005510AF">
        <w:rPr>
          <w:rFonts w:ascii="Times New Roman" w:hAnsi="Times New Roman"/>
          <w:sz w:val="22"/>
          <w:szCs w:val="22"/>
        </w:rPr>
        <w:t>The dots are different sizes, the larger dots represent people that bridge the groups in your network.  I want to talk about each one of the larger dots. What are their names?</w:t>
      </w:r>
    </w:p>
    <w:p w14:paraId="684A8883" w14:textId="77777777" w:rsidR="00D91444" w:rsidRPr="005510AF" w:rsidRDefault="00D91444" w:rsidP="00D91444">
      <w:pPr>
        <w:pStyle w:val="ListParagraph"/>
        <w:numPr>
          <w:ilvl w:val="1"/>
          <w:numId w:val="1"/>
        </w:numPr>
        <w:rPr>
          <w:rFonts w:ascii="Times New Roman" w:hAnsi="Times New Roman"/>
          <w:sz w:val="22"/>
          <w:szCs w:val="22"/>
        </w:rPr>
      </w:pPr>
      <w:r w:rsidRPr="005510AF">
        <w:rPr>
          <w:rFonts w:ascii="Times New Roman" w:hAnsi="Times New Roman"/>
          <w:sz w:val="22"/>
          <w:szCs w:val="22"/>
        </w:rPr>
        <w:t xml:space="preserve">What groups do they bridge? </w:t>
      </w:r>
    </w:p>
    <w:p w14:paraId="0E63EE39" w14:textId="77777777" w:rsidR="00D91444" w:rsidRPr="005510AF" w:rsidRDefault="00D91444" w:rsidP="00D91444">
      <w:pPr>
        <w:pStyle w:val="ListParagraph"/>
        <w:numPr>
          <w:ilvl w:val="1"/>
          <w:numId w:val="1"/>
        </w:numPr>
        <w:rPr>
          <w:rFonts w:ascii="Times New Roman" w:hAnsi="Times New Roman"/>
          <w:sz w:val="22"/>
          <w:szCs w:val="22"/>
        </w:rPr>
      </w:pPr>
      <w:r w:rsidRPr="005510AF">
        <w:rPr>
          <w:rFonts w:ascii="Times New Roman" w:hAnsi="Times New Roman"/>
          <w:sz w:val="22"/>
          <w:szCs w:val="22"/>
        </w:rPr>
        <w:t xml:space="preserve">How do they bridge the groups? </w:t>
      </w:r>
    </w:p>
    <w:p w14:paraId="2AB6B203" w14:textId="77777777" w:rsidR="00D91444" w:rsidRPr="005510AF" w:rsidRDefault="00D91444" w:rsidP="00D91444">
      <w:pPr>
        <w:pStyle w:val="ListParagraph"/>
        <w:numPr>
          <w:ilvl w:val="1"/>
          <w:numId w:val="1"/>
        </w:numPr>
        <w:rPr>
          <w:rFonts w:ascii="Times New Roman" w:hAnsi="Times New Roman"/>
          <w:sz w:val="22"/>
          <w:szCs w:val="22"/>
        </w:rPr>
      </w:pPr>
      <w:r w:rsidRPr="005510AF">
        <w:rPr>
          <w:rFonts w:ascii="Times New Roman" w:hAnsi="Times New Roman"/>
          <w:sz w:val="22"/>
          <w:szCs w:val="22"/>
        </w:rPr>
        <w:t>How do they either help or hinder your efforts to stay quit from smoking?</w:t>
      </w:r>
    </w:p>
    <w:p w14:paraId="3DD7E47F"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What is their smoking status? </w:t>
      </w:r>
    </w:p>
    <w:p w14:paraId="1E65B9F3" w14:textId="77777777" w:rsidR="00D91444" w:rsidRPr="005510AF" w:rsidRDefault="00D91444" w:rsidP="00D91444">
      <w:pPr>
        <w:numPr>
          <w:ilvl w:val="2"/>
          <w:numId w:val="1"/>
        </w:numPr>
        <w:rPr>
          <w:rFonts w:ascii="Times New Roman" w:hAnsi="Times New Roman"/>
          <w:sz w:val="22"/>
          <w:szCs w:val="22"/>
        </w:rPr>
      </w:pPr>
      <w:r w:rsidRPr="005510AF">
        <w:rPr>
          <w:rFonts w:ascii="Times New Roman" w:hAnsi="Times New Roman"/>
          <w:sz w:val="22"/>
          <w:szCs w:val="22"/>
        </w:rPr>
        <w:t xml:space="preserve">Have you tried to help them quit smoking? </w:t>
      </w:r>
    </w:p>
    <w:p w14:paraId="3F9B62A3"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 xml:space="preserve">If yes:  Please tell me more about why you have tried to help others quit smoking and how you have tried to help. (E.g. emotional support, shared your own story, shared information about quitting resource such as </w:t>
      </w:r>
      <w:proofErr w:type="spellStart"/>
      <w:r w:rsidRPr="005510AF">
        <w:rPr>
          <w:rFonts w:ascii="Times New Roman" w:hAnsi="Times New Roman"/>
          <w:sz w:val="22"/>
          <w:szCs w:val="22"/>
        </w:rPr>
        <w:t>quitline</w:t>
      </w:r>
      <w:proofErr w:type="spellEnd"/>
      <w:r w:rsidRPr="005510AF">
        <w:rPr>
          <w:rFonts w:ascii="Times New Roman" w:hAnsi="Times New Roman"/>
          <w:sz w:val="22"/>
          <w:szCs w:val="22"/>
        </w:rPr>
        <w:t xml:space="preserve">, informational handouts, medications to help quit smoking)  </w:t>
      </w:r>
    </w:p>
    <w:p w14:paraId="4723EC5E" w14:textId="77777777" w:rsidR="00D91444" w:rsidRPr="005510AF" w:rsidRDefault="00D91444" w:rsidP="00D91444">
      <w:pPr>
        <w:pStyle w:val="ListParagraph"/>
        <w:numPr>
          <w:ilvl w:val="4"/>
          <w:numId w:val="1"/>
        </w:numPr>
        <w:rPr>
          <w:rFonts w:ascii="Times New Roman" w:hAnsi="Times New Roman"/>
          <w:sz w:val="22"/>
          <w:szCs w:val="22"/>
        </w:rPr>
      </w:pPr>
      <w:r w:rsidRPr="005510AF">
        <w:rPr>
          <w:rFonts w:ascii="Times New Roman" w:hAnsi="Times New Roman"/>
          <w:sz w:val="22"/>
          <w:szCs w:val="22"/>
        </w:rPr>
        <w:t>What happened with the person you were trying to help quit?  (e.g. quit, quit attempt, thinking about quitting, kept smoking)</w:t>
      </w:r>
    </w:p>
    <w:p w14:paraId="482FB43B" w14:textId="77777777" w:rsidR="00D91444" w:rsidRPr="005510AF" w:rsidRDefault="00D91444" w:rsidP="00D91444">
      <w:pPr>
        <w:pStyle w:val="ListParagraph"/>
        <w:numPr>
          <w:ilvl w:val="4"/>
          <w:numId w:val="1"/>
        </w:numPr>
        <w:rPr>
          <w:rFonts w:ascii="Times New Roman" w:hAnsi="Times New Roman"/>
          <w:sz w:val="22"/>
          <w:szCs w:val="22"/>
        </w:rPr>
      </w:pPr>
      <w:r w:rsidRPr="005510AF">
        <w:rPr>
          <w:rFonts w:ascii="Times New Roman" w:hAnsi="Times New Roman"/>
          <w:sz w:val="22"/>
          <w:szCs w:val="22"/>
        </w:rPr>
        <w:t>How did that effect your thoughts, feelings, and behaviors around your own quitting?</w:t>
      </w:r>
    </w:p>
    <w:p w14:paraId="69220C5B" w14:textId="77777777" w:rsidR="00D91444" w:rsidRPr="005510AF" w:rsidRDefault="00D91444" w:rsidP="00D91444">
      <w:pPr>
        <w:pStyle w:val="ListParagraph"/>
        <w:numPr>
          <w:ilvl w:val="4"/>
          <w:numId w:val="1"/>
        </w:numPr>
        <w:rPr>
          <w:rFonts w:ascii="Times New Roman" w:hAnsi="Times New Roman"/>
          <w:sz w:val="22"/>
          <w:szCs w:val="22"/>
        </w:rPr>
      </w:pPr>
      <w:r w:rsidRPr="005510AF">
        <w:rPr>
          <w:rFonts w:ascii="Times New Roman" w:hAnsi="Times New Roman"/>
          <w:sz w:val="22"/>
          <w:szCs w:val="22"/>
        </w:rPr>
        <w:t xml:space="preserve">If they quit, did this influence the smoking behavior of other people in the groups they bridged? </w:t>
      </w:r>
    </w:p>
    <w:p w14:paraId="5A40DF7D"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If no: Please tell me more about why you have NOT tried to help them quit smoking</w:t>
      </w:r>
    </w:p>
    <w:p w14:paraId="05CAB5DA" w14:textId="77777777" w:rsidR="00D91444" w:rsidRPr="005510AF" w:rsidRDefault="00D91444" w:rsidP="00D91444">
      <w:pPr>
        <w:rPr>
          <w:rFonts w:ascii="Times New Roman" w:hAnsi="Times New Roman"/>
          <w:sz w:val="22"/>
          <w:szCs w:val="22"/>
        </w:rPr>
      </w:pPr>
    </w:p>
    <w:p w14:paraId="4CAF0DD6"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CHOOSE VISUALIZATION 2 ON DEGREE CENTRALITY AND SMOKING STATUS QUESTIONS:</w:t>
      </w:r>
    </w:p>
    <w:p w14:paraId="72B2B9EF" w14:textId="77777777" w:rsidR="00D91444" w:rsidRPr="005510AF" w:rsidRDefault="00D91444" w:rsidP="00D91444">
      <w:pPr>
        <w:pStyle w:val="ListParagraph"/>
        <w:numPr>
          <w:ilvl w:val="0"/>
          <w:numId w:val="1"/>
        </w:numPr>
        <w:rPr>
          <w:rFonts w:ascii="Times New Roman" w:hAnsi="Times New Roman"/>
          <w:sz w:val="22"/>
          <w:szCs w:val="22"/>
        </w:rPr>
      </w:pPr>
      <w:r w:rsidRPr="005510AF">
        <w:rPr>
          <w:rFonts w:ascii="Times New Roman" w:hAnsi="Times New Roman"/>
          <w:sz w:val="22"/>
          <w:szCs w:val="22"/>
        </w:rPr>
        <w:t xml:space="preserve">This network visualization is similar to the last one, the only difference is the size of the dots represents the people that are most central among the people you know. Please describe the people that have larger dots on the screen. What are their names? </w:t>
      </w:r>
    </w:p>
    <w:p w14:paraId="4D93F4F1" w14:textId="77777777" w:rsidR="00D91444" w:rsidRPr="005510AF" w:rsidRDefault="00D91444" w:rsidP="00D91444">
      <w:pPr>
        <w:pStyle w:val="ListParagraph"/>
        <w:numPr>
          <w:ilvl w:val="1"/>
          <w:numId w:val="1"/>
        </w:numPr>
        <w:rPr>
          <w:rFonts w:ascii="Times New Roman" w:hAnsi="Times New Roman"/>
          <w:sz w:val="22"/>
          <w:szCs w:val="22"/>
        </w:rPr>
      </w:pPr>
      <w:r w:rsidRPr="005510AF">
        <w:rPr>
          <w:rFonts w:ascii="Times New Roman" w:hAnsi="Times New Roman"/>
          <w:sz w:val="22"/>
          <w:szCs w:val="22"/>
        </w:rPr>
        <w:t>How do they either help or hinder your efforts to stay quit from smoking?</w:t>
      </w:r>
    </w:p>
    <w:p w14:paraId="4028A9C7"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What is their smoking status? </w:t>
      </w:r>
    </w:p>
    <w:p w14:paraId="7306042B" w14:textId="77777777" w:rsidR="00D91444" w:rsidRPr="005510AF" w:rsidRDefault="00D91444" w:rsidP="00D91444">
      <w:pPr>
        <w:numPr>
          <w:ilvl w:val="2"/>
          <w:numId w:val="1"/>
        </w:numPr>
        <w:rPr>
          <w:rFonts w:ascii="Times New Roman" w:hAnsi="Times New Roman"/>
          <w:sz w:val="22"/>
          <w:szCs w:val="22"/>
        </w:rPr>
      </w:pPr>
      <w:r w:rsidRPr="005510AF">
        <w:rPr>
          <w:rFonts w:ascii="Times New Roman" w:hAnsi="Times New Roman"/>
          <w:sz w:val="22"/>
          <w:szCs w:val="22"/>
        </w:rPr>
        <w:t xml:space="preserve">Have you tried to help them quit smoking? </w:t>
      </w:r>
    </w:p>
    <w:p w14:paraId="48DACD66"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 xml:space="preserve">If yes:  Please tell me more about why you have tried to help others quit smoking and how you have tried to help. (E.g. emotional support, shared your own story, shared information about quitting resource such as </w:t>
      </w:r>
      <w:proofErr w:type="spellStart"/>
      <w:r w:rsidRPr="005510AF">
        <w:rPr>
          <w:rFonts w:ascii="Times New Roman" w:hAnsi="Times New Roman"/>
          <w:sz w:val="22"/>
          <w:szCs w:val="22"/>
        </w:rPr>
        <w:t>quitline</w:t>
      </w:r>
      <w:proofErr w:type="spellEnd"/>
      <w:r w:rsidRPr="005510AF">
        <w:rPr>
          <w:rFonts w:ascii="Times New Roman" w:hAnsi="Times New Roman"/>
          <w:sz w:val="22"/>
          <w:szCs w:val="22"/>
        </w:rPr>
        <w:t xml:space="preserve">, informational handouts, medications to help quit smoking)  </w:t>
      </w:r>
    </w:p>
    <w:p w14:paraId="0D068B90" w14:textId="77777777" w:rsidR="00D91444" w:rsidRPr="005510AF" w:rsidRDefault="00D91444" w:rsidP="00D91444">
      <w:pPr>
        <w:pStyle w:val="ListParagraph"/>
        <w:numPr>
          <w:ilvl w:val="4"/>
          <w:numId w:val="1"/>
        </w:numPr>
        <w:rPr>
          <w:rFonts w:ascii="Times New Roman" w:hAnsi="Times New Roman"/>
          <w:sz w:val="22"/>
          <w:szCs w:val="22"/>
        </w:rPr>
      </w:pPr>
      <w:r w:rsidRPr="005510AF">
        <w:rPr>
          <w:rFonts w:ascii="Times New Roman" w:hAnsi="Times New Roman"/>
          <w:sz w:val="22"/>
          <w:szCs w:val="22"/>
        </w:rPr>
        <w:t>What happened with the person you were trying to help quit?  (e.g. quit, quit attempt, thinking about quitting, kept smoking)</w:t>
      </w:r>
    </w:p>
    <w:p w14:paraId="4F24CE0E" w14:textId="77777777" w:rsidR="00D91444" w:rsidRPr="005510AF" w:rsidRDefault="00D91444" w:rsidP="00D91444">
      <w:pPr>
        <w:pStyle w:val="ListParagraph"/>
        <w:numPr>
          <w:ilvl w:val="4"/>
          <w:numId w:val="1"/>
        </w:numPr>
        <w:rPr>
          <w:rFonts w:ascii="Times New Roman" w:hAnsi="Times New Roman"/>
          <w:sz w:val="22"/>
          <w:szCs w:val="22"/>
        </w:rPr>
      </w:pPr>
      <w:r w:rsidRPr="005510AF">
        <w:rPr>
          <w:rFonts w:ascii="Times New Roman" w:hAnsi="Times New Roman"/>
          <w:sz w:val="22"/>
          <w:szCs w:val="22"/>
        </w:rPr>
        <w:t>How did that effect your thoughts, feelings, and behaviors around your own quitting?</w:t>
      </w:r>
    </w:p>
    <w:p w14:paraId="5201D882"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If no: Please tell me more about why you have NOT tried to help them quit smoking</w:t>
      </w:r>
    </w:p>
    <w:p w14:paraId="2BDBE2DF" w14:textId="77777777" w:rsidR="00D91444" w:rsidRPr="005510AF" w:rsidRDefault="00D91444" w:rsidP="00D91444">
      <w:pPr>
        <w:ind w:left="1080"/>
        <w:rPr>
          <w:rFonts w:ascii="Times New Roman" w:hAnsi="Times New Roman"/>
          <w:sz w:val="22"/>
          <w:szCs w:val="22"/>
        </w:rPr>
      </w:pPr>
    </w:p>
    <w:p w14:paraId="2D9B5137"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 xml:space="preserve">CHOOSE VISUALIZATION 3 ON CLOSENESS AND SMOKING STATUS FOR THE FOLLOWING QUESTIONS: </w:t>
      </w:r>
    </w:p>
    <w:p w14:paraId="3A877A68" w14:textId="77777777" w:rsidR="00D91444" w:rsidRPr="005510AF" w:rsidRDefault="00D91444" w:rsidP="00D91444">
      <w:pPr>
        <w:numPr>
          <w:ilvl w:val="0"/>
          <w:numId w:val="1"/>
        </w:numPr>
        <w:rPr>
          <w:rFonts w:ascii="Times New Roman" w:hAnsi="Times New Roman"/>
          <w:sz w:val="22"/>
          <w:szCs w:val="22"/>
        </w:rPr>
      </w:pPr>
      <w:r w:rsidRPr="005510AF">
        <w:rPr>
          <w:rFonts w:ascii="Times New Roman" w:hAnsi="Times New Roman"/>
          <w:sz w:val="22"/>
          <w:szCs w:val="22"/>
        </w:rPr>
        <w:lastRenderedPageBreak/>
        <w:t xml:space="preserve">This network visualization is similar to the last one, the only difference is the big dots are now people you say you are very close to and the smaller ones less so. Let’s talk a little about your relations with those you are closest to. What are the names of the people that are large dots? </w:t>
      </w:r>
    </w:p>
    <w:p w14:paraId="7A6FAFEF"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Since you quit smoking, how has your relationship changed with the people you feel closest to?</w:t>
      </w:r>
    </w:p>
    <w:p w14:paraId="29BD60F5"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How do the people you feel closest to help or hinder you in your efforts to stay quit from smoking? </w:t>
      </w:r>
    </w:p>
    <w:p w14:paraId="613D57AA"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What is their smoking status? </w:t>
      </w:r>
    </w:p>
    <w:p w14:paraId="09590B99" w14:textId="77777777" w:rsidR="00D91444" w:rsidRPr="005510AF" w:rsidRDefault="00D91444" w:rsidP="00D91444">
      <w:pPr>
        <w:numPr>
          <w:ilvl w:val="2"/>
          <w:numId w:val="1"/>
        </w:numPr>
        <w:rPr>
          <w:rFonts w:ascii="Times New Roman" w:hAnsi="Times New Roman"/>
          <w:sz w:val="22"/>
          <w:szCs w:val="22"/>
        </w:rPr>
      </w:pPr>
      <w:r w:rsidRPr="005510AF">
        <w:rPr>
          <w:rFonts w:ascii="Times New Roman" w:hAnsi="Times New Roman"/>
          <w:sz w:val="22"/>
          <w:szCs w:val="22"/>
        </w:rPr>
        <w:t xml:space="preserve">Have you tried to help them quit smoking? </w:t>
      </w:r>
    </w:p>
    <w:p w14:paraId="381EA335"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 xml:space="preserve">If yes:  Please tell me more about why you have tried to help others quit smoking and how you have tried to help. (E.g. emotional support, shared your own story, shared information about quitting resource such as </w:t>
      </w:r>
      <w:proofErr w:type="spellStart"/>
      <w:r w:rsidRPr="005510AF">
        <w:rPr>
          <w:rFonts w:ascii="Times New Roman" w:hAnsi="Times New Roman"/>
          <w:sz w:val="22"/>
          <w:szCs w:val="22"/>
        </w:rPr>
        <w:t>quitline</w:t>
      </w:r>
      <w:proofErr w:type="spellEnd"/>
      <w:r w:rsidRPr="005510AF">
        <w:rPr>
          <w:rFonts w:ascii="Times New Roman" w:hAnsi="Times New Roman"/>
          <w:sz w:val="22"/>
          <w:szCs w:val="22"/>
        </w:rPr>
        <w:t xml:space="preserve">, informational handouts, medications to help quit smoking)  </w:t>
      </w:r>
    </w:p>
    <w:p w14:paraId="0A67EBB1" w14:textId="77777777" w:rsidR="00D91444" w:rsidRPr="005510AF" w:rsidRDefault="00D91444" w:rsidP="00D91444">
      <w:pPr>
        <w:pStyle w:val="ListParagraph"/>
        <w:numPr>
          <w:ilvl w:val="4"/>
          <w:numId w:val="1"/>
        </w:numPr>
        <w:rPr>
          <w:rFonts w:ascii="Times New Roman" w:hAnsi="Times New Roman"/>
          <w:sz w:val="22"/>
          <w:szCs w:val="22"/>
        </w:rPr>
      </w:pPr>
      <w:r w:rsidRPr="005510AF">
        <w:rPr>
          <w:rFonts w:ascii="Times New Roman" w:hAnsi="Times New Roman"/>
          <w:sz w:val="22"/>
          <w:szCs w:val="22"/>
        </w:rPr>
        <w:t>What happened with the person you were trying to help quit?  (e.g. quit, quit attempt, thinking about quitting, kept smoking)</w:t>
      </w:r>
    </w:p>
    <w:p w14:paraId="4FC9AB0F" w14:textId="77777777" w:rsidR="00D91444" w:rsidRPr="005510AF" w:rsidRDefault="00D91444" w:rsidP="00D91444">
      <w:pPr>
        <w:pStyle w:val="ListParagraph"/>
        <w:numPr>
          <w:ilvl w:val="4"/>
          <w:numId w:val="1"/>
        </w:numPr>
        <w:rPr>
          <w:rFonts w:ascii="Times New Roman" w:hAnsi="Times New Roman"/>
          <w:sz w:val="22"/>
          <w:szCs w:val="22"/>
        </w:rPr>
      </w:pPr>
      <w:r w:rsidRPr="005510AF">
        <w:rPr>
          <w:rFonts w:ascii="Times New Roman" w:hAnsi="Times New Roman"/>
          <w:sz w:val="22"/>
          <w:szCs w:val="22"/>
        </w:rPr>
        <w:t>How did that effect your thoughts, feelings, and behaviors around your own quitting?</w:t>
      </w:r>
    </w:p>
    <w:p w14:paraId="06B43C6A"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If no: Please tell me more about why you have NOT tried to help them quit smoking</w:t>
      </w:r>
    </w:p>
    <w:p w14:paraId="4B7E5971" w14:textId="77777777" w:rsidR="00D91444" w:rsidRPr="005510AF" w:rsidRDefault="00D91444" w:rsidP="00D91444">
      <w:pPr>
        <w:rPr>
          <w:rFonts w:ascii="Times New Roman" w:hAnsi="Times New Roman"/>
          <w:sz w:val="22"/>
          <w:szCs w:val="22"/>
        </w:rPr>
      </w:pPr>
    </w:p>
    <w:p w14:paraId="493A20F6"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 xml:space="preserve">CHOOSE VISUALIZATION 4 ON INTERACTION AND SMOKING STATUS FOR THE FOLLOWING QUESTIONS: </w:t>
      </w:r>
    </w:p>
    <w:p w14:paraId="560F6032" w14:textId="77777777" w:rsidR="00D91444" w:rsidRPr="005510AF" w:rsidRDefault="00D91444" w:rsidP="00D91444">
      <w:pPr>
        <w:pStyle w:val="ListParagraph"/>
        <w:numPr>
          <w:ilvl w:val="0"/>
          <w:numId w:val="1"/>
        </w:numPr>
        <w:rPr>
          <w:rFonts w:ascii="Times New Roman" w:hAnsi="Times New Roman"/>
          <w:sz w:val="22"/>
          <w:szCs w:val="22"/>
        </w:rPr>
      </w:pPr>
      <w:r w:rsidRPr="005510AF">
        <w:rPr>
          <w:rFonts w:ascii="Times New Roman" w:hAnsi="Times New Roman"/>
          <w:sz w:val="22"/>
          <w:szCs w:val="22"/>
        </w:rPr>
        <w:t xml:space="preserve">This network visualization is similar to the last one, the only difference is the big dots are now people you say you interact with a lot and the smaller ones less so. Let’s talk a little about your relations with those you interact with most. What are the names of the people which are large dots? </w:t>
      </w:r>
    </w:p>
    <w:p w14:paraId="26EA4E69"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Since you quit smoking, how has your relationship changed with the people you interact with most?</w:t>
      </w:r>
    </w:p>
    <w:p w14:paraId="05CEC95F"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What is their smoking status? </w:t>
      </w:r>
    </w:p>
    <w:p w14:paraId="690FEFF7"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How do the people you interact with most help or hinder you in your efforts to stay quit from smoking? </w:t>
      </w:r>
    </w:p>
    <w:p w14:paraId="2375C840"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What is their smoking status? </w:t>
      </w:r>
    </w:p>
    <w:p w14:paraId="788FF9D7" w14:textId="77777777" w:rsidR="00D91444" w:rsidRPr="005510AF" w:rsidRDefault="00D91444" w:rsidP="00D91444">
      <w:pPr>
        <w:numPr>
          <w:ilvl w:val="2"/>
          <w:numId w:val="1"/>
        </w:numPr>
        <w:rPr>
          <w:rFonts w:ascii="Times New Roman" w:hAnsi="Times New Roman"/>
          <w:sz w:val="22"/>
          <w:szCs w:val="22"/>
        </w:rPr>
      </w:pPr>
      <w:r w:rsidRPr="005510AF">
        <w:rPr>
          <w:rFonts w:ascii="Times New Roman" w:hAnsi="Times New Roman"/>
          <w:sz w:val="22"/>
          <w:szCs w:val="22"/>
        </w:rPr>
        <w:t xml:space="preserve">Have you tried to help them quit smoking? </w:t>
      </w:r>
    </w:p>
    <w:p w14:paraId="4670AEF5"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 xml:space="preserve">If yes:  Please tell me more about why you have tried to help others quit smoking and how you have tried to help. (E.g. emotional support, shared your own story, shared information about quitting resource such as </w:t>
      </w:r>
      <w:proofErr w:type="spellStart"/>
      <w:r w:rsidRPr="005510AF">
        <w:rPr>
          <w:rFonts w:ascii="Times New Roman" w:hAnsi="Times New Roman"/>
          <w:sz w:val="22"/>
          <w:szCs w:val="22"/>
        </w:rPr>
        <w:t>quitline</w:t>
      </w:r>
      <w:proofErr w:type="spellEnd"/>
      <w:r w:rsidRPr="005510AF">
        <w:rPr>
          <w:rFonts w:ascii="Times New Roman" w:hAnsi="Times New Roman"/>
          <w:sz w:val="22"/>
          <w:szCs w:val="22"/>
        </w:rPr>
        <w:t xml:space="preserve">, informational handouts, medications to help quit smoking)  </w:t>
      </w:r>
    </w:p>
    <w:p w14:paraId="6BF4BE99" w14:textId="77777777" w:rsidR="00D91444" w:rsidRPr="005510AF" w:rsidRDefault="00D91444" w:rsidP="00D91444">
      <w:pPr>
        <w:pStyle w:val="ListParagraph"/>
        <w:numPr>
          <w:ilvl w:val="4"/>
          <w:numId w:val="1"/>
        </w:numPr>
        <w:rPr>
          <w:rFonts w:ascii="Times New Roman" w:hAnsi="Times New Roman"/>
          <w:sz w:val="22"/>
          <w:szCs w:val="22"/>
        </w:rPr>
      </w:pPr>
      <w:r w:rsidRPr="005510AF">
        <w:rPr>
          <w:rFonts w:ascii="Times New Roman" w:hAnsi="Times New Roman"/>
          <w:sz w:val="22"/>
          <w:szCs w:val="22"/>
        </w:rPr>
        <w:t>What happened with the person you were trying to help quit?  (e.g. quit, quit attempt, thinking about quitting, kept smoking)</w:t>
      </w:r>
    </w:p>
    <w:p w14:paraId="2740EC5E" w14:textId="77777777" w:rsidR="00D91444" w:rsidRPr="005510AF" w:rsidRDefault="00D91444" w:rsidP="00D91444">
      <w:pPr>
        <w:pStyle w:val="ListParagraph"/>
        <w:numPr>
          <w:ilvl w:val="4"/>
          <w:numId w:val="1"/>
        </w:numPr>
        <w:rPr>
          <w:rFonts w:ascii="Times New Roman" w:hAnsi="Times New Roman"/>
          <w:sz w:val="22"/>
          <w:szCs w:val="22"/>
        </w:rPr>
      </w:pPr>
      <w:r w:rsidRPr="005510AF">
        <w:rPr>
          <w:rFonts w:ascii="Times New Roman" w:hAnsi="Times New Roman"/>
          <w:sz w:val="22"/>
          <w:szCs w:val="22"/>
        </w:rPr>
        <w:t>How did that effect your thoughts, feelings, and behaviors around your own quitting?</w:t>
      </w:r>
    </w:p>
    <w:p w14:paraId="00B8A480" w14:textId="77777777" w:rsidR="00D91444" w:rsidRPr="005510AF" w:rsidRDefault="00D91444" w:rsidP="00D91444">
      <w:pPr>
        <w:pStyle w:val="ListParagraph"/>
        <w:numPr>
          <w:ilvl w:val="3"/>
          <w:numId w:val="1"/>
        </w:numPr>
        <w:rPr>
          <w:rFonts w:ascii="Times New Roman" w:hAnsi="Times New Roman"/>
          <w:sz w:val="22"/>
          <w:szCs w:val="22"/>
        </w:rPr>
      </w:pPr>
      <w:r w:rsidRPr="005510AF">
        <w:rPr>
          <w:rFonts w:ascii="Times New Roman" w:hAnsi="Times New Roman"/>
          <w:sz w:val="22"/>
          <w:szCs w:val="22"/>
        </w:rPr>
        <w:t>If no: Please tell me more about why you have NOT tried to help them quit smoking</w:t>
      </w:r>
    </w:p>
    <w:p w14:paraId="468B6784" w14:textId="77777777" w:rsidR="00D91444" w:rsidRPr="005510AF" w:rsidRDefault="00D91444" w:rsidP="00D91444">
      <w:pPr>
        <w:rPr>
          <w:rFonts w:ascii="Times New Roman" w:hAnsi="Times New Roman"/>
          <w:sz w:val="22"/>
          <w:szCs w:val="22"/>
        </w:rPr>
      </w:pPr>
    </w:p>
    <w:p w14:paraId="6D0F0273"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 xml:space="preserve">CHOOSE VISUALIZATION 5 ON DEMOGRAPHICS AND SMOKING STATUS FOR THE FOLLOWING QUESTIONS: </w:t>
      </w:r>
    </w:p>
    <w:p w14:paraId="73DDF6BA" w14:textId="77777777" w:rsidR="00D91444" w:rsidRPr="005510AF" w:rsidRDefault="00D91444" w:rsidP="00D91444">
      <w:pPr>
        <w:pStyle w:val="ListParagraph"/>
        <w:numPr>
          <w:ilvl w:val="0"/>
          <w:numId w:val="1"/>
        </w:numPr>
        <w:rPr>
          <w:rFonts w:ascii="Times New Roman" w:hAnsi="Times New Roman"/>
          <w:sz w:val="22"/>
          <w:szCs w:val="22"/>
        </w:rPr>
      </w:pPr>
      <w:r w:rsidRPr="005510AF">
        <w:rPr>
          <w:rFonts w:ascii="Times New Roman" w:hAnsi="Times New Roman"/>
          <w:sz w:val="22"/>
          <w:szCs w:val="22"/>
        </w:rPr>
        <w:t xml:space="preserve">In this network visualization the dot color still represents smoking status, but the size now represents age, with older people as larger dots and younger people as smaller dots. Also, the shape of the dot now represents gender with circles for women, triangles for men, and squares for people that are non-binary. </w:t>
      </w:r>
    </w:p>
    <w:p w14:paraId="254F2EA4"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Are the people that smoke mostly in one age group or are they in different age groups? </w:t>
      </w:r>
    </w:p>
    <w:p w14:paraId="69BD00CC" w14:textId="77777777" w:rsidR="00D91444" w:rsidRPr="005510AF" w:rsidRDefault="00D91444" w:rsidP="00D91444">
      <w:pPr>
        <w:numPr>
          <w:ilvl w:val="2"/>
          <w:numId w:val="1"/>
        </w:numPr>
        <w:rPr>
          <w:rFonts w:ascii="Times New Roman" w:hAnsi="Times New Roman"/>
          <w:sz w:val="22"/>
          <w:szCs w:val="22"/>
        </w:rPr>
      </w:pPr>
      <w:r w:rsidRPr="005510AF">
        <w:rPr>
          <w:rFonts w:ascii="Times New Roman" w:hAnsi="Times New Roman"/>
          <w:sz w:val="22"/>
          <w:szCs w:val="22"/>
        </w:rPr>
        <w:lastRenderedPageBreak/>
        <w:t xml:space="preserve">If they are in one age group, is it the same age group as you? </w:t>
      </w:r>
    </w:p>
    <w:p w14:paraId="12D48D4B" w14:textId="77777777" w:rsidR="00D91444" w:rsidRPr="005510AF" w:rsidRDefault="00D91444" w:rsidP="00D91444">
      <w:pPr>
        <w:numPr>
          <w:ilvl w:val="1"/>
          <w:numId w:val="1"/>
        </w:numPr>
        <w:rPr>
          <w:rFonts w:ascii="Times New Roman" w:hAnsi="Times New Roman"/>
          <w:sz w:val="22"/>
          <w:szCs w:val="22"/>
        </w:rPr>
      </w:pPr>
      <w:r w:rsidRPr="005510AF">
        <w:rPr>
          <w:rFonts w:ascii="Times New Roman" w:hAnsi="Times New Roman"/>
          <w:sz w:val="22"/>
          <w:szCs w:val="22"/>
        </w:rPr>
        <w:t xml:space="preserve">Are the people that smoke primarily in one gender group or are they in different gender groups? </w:t>
      </w:r>
    </w:p>
    <w:p w14:paraId="7F3D4165" w14:textId="77777777" w:rsidR="00D91444" w:rsidRPr="005510AF" w:rsidRDefault="00D91444" w:rsidP="00D91444">
      <w:pPr>
        <w:numPr>
          <w:ilvl w:val="2"/>
          <w:numId w:val="1"/>
        </w:numPr>
        <w:rPr>
          <w:rFonts w:ascii="Times New Roman" w:hAnsi="Times New Roman"/>
          <w:sz w:val="22"/>
          <w:szCs w:val="22"/>
        </w:rPr>
      </w:pPr>
      <w:r w:rsidRPr="005510AF">
        <w:rPr>
          <w:rFonts w:ascii="Times New Roman" w:hAnsi="Times New Roman"/>
          <w:sz w:val="22"/>
          <w:szCs w:val="22"/>
        </w:rPr>
        <w:t xml:space="preserve">If they are in one gender group, is it the same gender group as you? </w:t>
      </w:r>
    </w:p>
    <w:p w14:paraId="6C02C702" w14:textId="77777777" w:rsidR="00D91444" w:rsidRPr="005510AF" w:rsidRDefault="00D91444" w:rsidP="00D91444">
      <w:pPr>
        <w:rPr>
          <w:rFonts w:ascii="Times New Roman" w:hAnsi="Times New Roman"/>
          <w:sz w:val="22"/>
          <w:szCs w:val="22"/>
        </w:rPr>
      </w:pPr>
    </w:p>
    <w:p w14:paraId="419999BA" w14:textId="77777777" w:rsidR="00D91444" w:rsidRPr="005510AF" w:rsidRDefault="00D91444" w:rsidP="00D91444">
      <w:pPr>
        <w:pStyle w:val="ListParagraph"/>
        <w:numPr>
          <w:ilvl w:val="0"/>
          <w:numId w:val="1"/>
        </w:numPr>
        <w:rPr>
          <w:rFonts w:ascii="Times New Roman" w:hAnsi="Times New Roman"/>
          <w:sz w:val="22"/>
          <w:szCs w:val="22"/>
        </w:rPr>
      </w:pPr>
      <w:r w:rsidRPr="005510AF">
        <w:rPr>
          <w:rFonts w:ascii="Times New Roman" w:hAnsi="Times New Roman"/>
          <w:sz w:val="22"/>
          <w:szCs w:val="22"/>
        </w:rPr>
        <w:t>Is there someone else in your network that we haven’t talk about yet that has been highly influential in helping you to stay quit? Please describe how they have helped you stay quit.</w:t>
      </w:r>
    </w:p>
    <w:p w14:paraId="3CAB541B" w14:textId="77777777" w:rsidR="00D91444" w:rsidRPr="005510AF" w:rsidRDefault="00D91444" w:rsidP="00D91444">
      <w:pPr>
        <w:pStyle w:val="ListParagraph"/>
        <w:numPr>
          <w:ilvl w:val="0"/>
          <w:numId w:val="1"/>
        </w:numPr>
        <w:rPr>
          <w:rFonts w:ascii="Times New Roman" w:hAnsi="Times New Roman"/>
          <w:sz w:val="22"/>
          <w:szCs w:val="22"/>
        </w:rPr>
      </w:pPr>
      <w:r w:rsidRPr="005510AF">
        <w:rPr>
          <w:rFonts w:ascii="Times New Roman" w:hAnsi="Times New Roman"/>
          <w:sz w:val="22"/>
          <w:szCs w:val="22"/>
        </w:rPr>
        <w:t xml:space="preserve">Why do you think you have been able to stay quit from smoking this long? </w:t>
      </w:r>
    </w:p>
    <w:p w14:paraId="13C659FE" w14:textId="77777777" w:rsidR="00D91444" w:rsidRPr="005510AF" w:rsidRDefault="00D91444" w:rsidP="00D91444">
      <w:pPr>
        <w:pStyle w:val="ListParagraph"/>
        <w:numPr>
          <w:ilvl w:val="0"/>
          <w:numId w:val="1"/>
        </w:numPr>
        <w:rPr>
          <w:rFonts w:ascii="Times New Roman" w:hAnsi="Times New Roman"/>
          <w:sz w:val="22"/>
          <w:szCs w:val="22"/>
        </w:rPr>
      </w:pPr>
      <w:r w:rsidRPr="005510AF">
        <w:rPr>
          <w:rFonts w:ascii="Times New Roman" w:hAnsi="Times New Roman"/>
          <w:sz w:val="22"/>
          <w:szCs w:val="22"/>
        </w:rPr>
        <w:t>What else would you like us to know about your quitting smoking and how it has affected your interactions with people in your personal network?</w:t>
      </w:r>
    </w:p>
    <w:p w14:paraId="4EDFC29E" w14:textId="77777777" w:rsidR="00D52E2F" w:rsidRPr="005510AF" w:rsidRDefault="00D52E2F" w:rsidP="00C30ACA">
      <w:pPr>
        <w:rPr>
          <w:rFonts w:ascii="Times New Roman" w:hAnsi="Times New Roman"/>
          <w:sz w:val="22"/>
          <w:szCs w:val="22"/>
        </w:rPr>
      </w:pPr>
    </w:p>
    <w:p w14:paraId="42051B3C" w14:textId="60285FEE" w:rsidR="00AE0568" w:rsidRPr="005510AF" w:rsidRDefault="001A49A3">
      <w:pPr>
        <w:rPr>
          <w:rFonts w:ascii="Times New Roman" w:hAnsi="Times New Roman"/>
          <w:sz w:val="22"/>
          <w:szCs w:val="22"/>
        </w:rPr>
      </w:pPr>
      <w:r w:rsidRPr="005510AF">
        <w:rPr>
          <w:rFonts w:ascii="Times New Roman" w:hAnsi="Times New Roman"/>
          <w:sz w:val="22"/>
          <w:szCs w:val="22"/>
        </w:rPr>
        <w:t xml:space="preserve">Thank you again for taking the time for this interview. You have provided important information that will help us better understand how to help people quit smoking and stay quit. </w:t>
      </w:r>
    </w:p>
    <w:p w14:paraId="663EEFFA" w14:textId="4B2F8EAB" w:rsidR="00C813AA" w:rsidRPr="005510AF" w:rsidRDefault="00C813AA">
      <w:pPr>
        <w:rPr>
          <w:rFonts w:ascii="Times New Roman" w:hAnsi="Times New Roman"/>
          <w:sz w:val="22"/>
          <w:szCs w:val="22"/>
        </w:rPr>
      </w:pPr>
    </w:p>
    <w:p w14:paraId="6BE0B331" w14:textId="264756EA" w:rsidR="00C813AA" w:rsidRPr="005510AF" w:rsidRDefault="00C813AA">
      <w:pPr>
        <w:rPr>
          <w:rFonts w:ascii="Times New Roman" w:hAnsi="Times New Roman"/>
          <w:sz w:val="22"/>
          <w:szCs w:val="22"/>
        </w:rPr>
      </w:pPr>
    </w:p>
    <w:p w14:paraId="3AF90C3D" w14:textId="5504E518" w:rsidR="00D91444" w:rsidRPr="005510AF" w:rsidRDefault="00C813AA" w:rsidP="00D91444">
      <w:pPr>
        <w:rPr>
          <w:rFonts w:ascii="Times New Roman" w:hAnsi="Times New Roman"/>
          <w:b/>
          <w:bCs/>
          <w:sz w:val="22"/>
          <w:szCs w:val="22"/>
        </w:rPr>
      </w:pPr>
      <w:r w:rsidRPr="005510AF">
        <w:rPr>
          <w:rFonts w:ascii="Times New Roman" w:hAnsi="Times New Roman"/>
          <w:b/>
          <w:bCs/>
          <w:sz w:val="22"/>
          <w:szCs w:val="22"/>
        </w:rPr>
        <w:t xml:space="preserve">Interview guide for </w:t>
      </w:r>
      <w:r w:rsidR="00D91444" w:rsidRPr="005510AF">
        <w:rPr>
          <w:rFonts w:ascii="Times New Roman" w:hAnsi="Times New Roman"/>
          <w:b/>
          <w:bCs/>
          <w:sz w:val="22"/>
          <w:szCs w:val="22"/>
        </w:rPr>
        <w:t>those participants who have started smoking again:</w:t>
      </w:r>
    </w:p>
    <w:p w14:paraId="7A39B73C" w14:textId="77777777" w:rsidR="00D91444" w:rsidRPr="005510AF" w:rsidRDefault="00D91444" w:rsidP="00D91444">
      <w:pPr>
        <w:rPr>
          <w:rFonts w:ascii="Times New Roman" w:hAnsi="Times New Roman"/>
          <w:sz w:val="22"/>
          <w:szCs w:val="22"/>
        </w:rPr>
      </w:pPr>
      <w:r w:rsidRPr="005510AF">
        <w:rPr>
          <w:rFonts w:ascii="Times New Roman" w:hAnsi="Times New Roman"/>
          <w:sz w:val="22"/>
          <w:szCs w:val="22"/>
        </w:rPr>
        <w:t>INTERVIEWER INSTRUCTIONS ARE IN CAPS. TEXT NOT IN CAPS CAN BE READ TO RESPONDENTS.</w:t>
      </w:r>
    </w:p>
    <w:p w14:paraId="2137F188" w14:textId="77777777" w:rsidR="00D91444" w:rsidRPr="005510AF" w:rsidRDefault="00D91444" w:rsidP="00C813AA">
      <w:pPr>
        <w:rPr>
          <w:rFonts w:ascii="Times New Roman" w:hAnsi="Times New Roman"/>
          <w:b/>
          <w:bCs/>
          <w:sz w:val="22"/>
          <w:szCs w:val="22"/>
        </w:rPr>
      </w:pPr>
    </w:p>
    <w:p w14:paraId="27FE1F50" w14:textId="51EF97FB" w:rsidR="001A49A3" w:rsidRPr="005510AF" w:rsidRDefault="001A49A3" w:rsidP="001A49A3">
      <w:pPr>
        <w:rPr>
          <w:rFonts w:ascii="Times New Roman" w:hAnsi="Times New Roman"/>
          <w:sz w:val="22"/>
          <w:szCs w:val="22"/>
        </w:rPr>
      </w:pPr>
      <w:r w:rsidRPr="005510AF">
        <w:rPr>
          <w:rFonts w:ascii="Times New Roman" w:hAnsi="Times New Roman"/>
          <w:sz w:val="22"/>
          <w:szCs w:val="22"/>
        </w:rPr>
        <w:t>Thank you for taking the time to talk with me today.  Just as a reminder, I need to record our interview today, so that it can be transcribed into a written document for the researchers to analyze.  After the audio recording is transcribed, it will be destroyed and the only record of our call will be the written transcript.  There will be no information that personally identifies you in the transcript.  Do I have your permission to continue?</w:t>
      </w:r>
    </w:p>
    <w:p w14:paraId="5B0402E6" w14:textId="77777777" w:rsidR="001A49A3" w:rsidRPr="005510AF" w:rsidRDefault="001A49A3" w:rsidP="001A49A3">
      <w:pPr>
        <w:rPr>
          <w:rFonts w:ascii="Times New Roman" w:hAnsi="Times New Roman"/>
          <w:sz w:val="22"/>
          <w:szCs w:val="22"/>
        </w:rPr>
      </w:pPr>
    </w:p>
    <w:p w14:paraId="43F00C4B" w14:textId="79AE619C" w:rsidR="001A49A3" w:rsidRPr="005510AF" w:rsidRDefault="001A49A3" w:rsidP="001A49A3">
      <w:pPr>
        <w:rPr>
          <w:rFonts w:ascii="Times New Roman" w:hAnsi="Times New Roman"/>
          <w:sz w:val="22"/>
          <w:szCs w:val="22"/>
        </w:rPr>
      </w:pPr>
      <w:r w:rsidRPr="005510AF">
        <w:rPr>
          <w:rFonts w:ascii="Times New Roman" w:hAnsi="Times New Roman"/>
          <w:sz w:val="22"/>
          <w:szCs w:val="22"/>
        </w:rPr>
        <w:t xml:space="preserve">For our interview, I’m going to ask you a series of questions about what might have changed or stayed the same in your personal network since you enrolled in the study. </w:t>
      </w:r>
      <w:r w:rsidR="00D83C3A" w:rsidRPr="005510AF">
        <w:rPr>
          <w:rFonts w:ascii="Times New Roman" w:hAnsi="Times New Roman"/>
          <w:sz w:val="22"/>
          <w:szCs w:val="22"/>
        </w:rPr>
        <w:t>Your personal network are the 25 people you named as hav</w:t>
      </w:r>
      <w:r w:rsidR="005510AF">
        <w:rPr>
          <w:rFonts w:ascii="Times New Roman" w:hAnsi="Times New Roman"/>
          <w:sz w:val="22"/>
          <w:szCs w:val="22"/>
        </w:rPr>
        <w:t>ing</w:t>
      </w:r>
      <w:r w:rsidR="00D83C3A" w:rsidRPr="005510AF">
        <w:rPr>
          <w:rFonts w:ascii="Times New Roman" w:hAnsi="Times New Roman"/>
          <w:sz w:val="22"/>
          <w:szCs w:val="22"/>
        </w:rPr>
        <w:t xml:space="preserve"> contact with over the past year in the </w:t>
      </w:r>
      <w:r w:rsidR="005510AF">
        <w:rPr>
          <w:rFonts w:ascii="Times New Roman" w:hAnsi="Times New Roman"/>
          <w:sz w:val="22"/>
          <w:szCs w:val="22"/>
        </w:rPr>
        <w:t>baseline survey</w:t>
      </w:r>
      <w:r w:rsidR="00D83C3A" w:rsidRPr="005510AF">
        <w:rPr>
          <w:rFonts w:ascii="Times New Roman" w:hAnsi="Times New Roman"/>
          <w:sz w:val="22"/>
          <w:szCs w:val="22"/>
        </w:rPr>
        <w:t xml:space="preserve">. I will show you a </w:t>
      </w:r>
      <w:proofErr w:type="gramStart"/>
      <w:r w:rsidR="00D83C3A" w:rsidRPr="005510AF">
        <w:rPr>
          <w:rFonts w:ascii="Times New Roman" w:hAnsi="Times New Roman"/>
          <w:sz w:val="22"/>
          <w:szCs w:val="22"/>
        </w:rPr>
        <w:t>pictures of your network</w:t>
      </w:r>
      <w:proofErr w:type="gramEnd"/>
      <w:r w:rsidR="00D83C3A" w:rsidRPr="005510AF">
        <w:rPr>
          <w:rFonts w:ascii="Times New Roman" w:hAnsi="Times New Roman"/>
          <w:sz w:val="22"/>
          <w:szCs w:val="22"/>
        </w:rPr>
        <w:t xml:space="preserve"> to help you remember who you included. </w:t>
      </w:r>
      <w:r w:rsidRPr="005510AF">
        <w:rPr>
          <w:rFonts w:ascii="Times New Roman" w:hAnsi="Times New Roman"/>
          <w:sz w:val="22"/>
          <w:szCs w:val="22"/>
        </w:rPr>
        <w:t xml:space="preserve"> The purpose of these questions is to help the researchers better understand what happens in someone’s personal network when they quit smoking and </w:t>
      </w:r>
      <w:r w:rsidR="007F1C15" w:rsidRPr="005510AF">
        <w:rPr>
          <w:rFonts w:ascii="Times New Roman" w:hAnsi="Times New Roman"/>
          <w:sz w:val="22"/>
          <w:szCs w:val="22"/>
        </w:rPr>
        <w:t xml:space="preserve">then start </w:t>
      </w:r>
      <w:r w:rsidRPr="005510AF">
        <w:rPr>
          <w:rFonts w:ascii="Times New Roman" w:hAnsi="Times New Roman"/>
          <w:sz w:val="22"/>
          <w:szCs w:val="22"/>
        </w:rPr>
        <w:t xml:space="preserve">smoking again. </w:t>
      </w:r>
    </w:p>
    <w:p w14:paraId="47E3B9F1" w14:textId="77777777" w:rsidR="00C813AA" w:rsidRPr="005510AF" w:rsidRDefault="00C813AA" w:rsidP="00C813AA">
      <w:pPr>
        <w:rPr>
          <w:rFonts w:ascii="Times New Roman" w:hAnsi="Times New Roman"/>
          <w:sz w:val="22"/>
          <w:szCs w:val="22"/>
        </w:rPr>
      </w:pPr>
    </w:p>
    <w:p w14:paraId="681F5E89" w14:textId="77777777" w:rsidR="00D83C3A" w:rsidRPr="005510AF" w:rsidRDefault="00D83C3A" w:rsidP="00D83C3A">
      <w:pPr>
        <w:rPr>
          <w:rFonts w:ascii="Times New Roman" w:hAnsi="Times New Roman"/>
          <w:sz w:val="22"/>
          <w:szCs w:val="22"/>
        </w:rPr>
      </w:pPr>
      <w:r w:rsidRPr="005510AF">
        <w:rPr>
          <w:rFonts w:ascii="Times New Roman" w:hAnsi="Times New Roman"/>
          <w:sz w:val="22"/>
          <w:szCs w:val="22"/>
        </w:rPr>
        <w:t>CHOOSE VISUALIZATION 1 FOR THE FOLLOWING QUESTIONS:</w:t>
      </w:r>
    </w:p>
    <w:p w14:paraId="167A97B9" w14:textId="77777777" w:rsidR="00D83C3A" w:rsidRPr="005510AF" w:rsidRDefault="00D83C3A" w:rsidP="00D83C3A">
      <w:pPr>
        <w:rPr>
          <w:rFonts w:ascii="Times New Roman" w:hAnsi="Times New Roman"/>
          <w:sz w:val="22"/>
          <w:szCs w:val="22"/>
        </w:rPr>
      </w:pPr>
      <w:r w:rsidRPr="005510AF">
        <w:rPr>
          <w:rFonts w:ascii="Times New Roman" w:hAnsi="Times New Roman"/>
          <w:sz w:val="22"/>
          <w:szCs w:val="22"/>
        </w:rPr>
        <w:t xml:space="preserve">On the screen you see dots that are different colors and sizes and lines. The dots have names by them representing the people you said you know. A line between the dots means that those two people would talk to each other independently of you. Notice the groupings of dots. If there are a lot of dots clumped together it usually means they form some sort of group.  </w:t>
      </w:r>
    </w:p>
    <w:p w14:paraId="781B4189" w14:textId="77777777" w:rsidR="00D83C3A" w:rsidRPr="005510AF" w:rsidRDefault="00D83C3A" w:rsidP="00D83C3A">
      <w:pPr>
        <w:rPr>
          <w:rFonts w:ascii="Times New Roman" w:hAnsi="Times New Roman"/>
          <w:sz w:val="22"/>
          <w:szCs w:val="22"/>
        </w:rPr>
      </w:pPr>
    </w:p>
    <w:p w14:paraId="48AE20DA" w14:textId="77777777" w:rsidR="00D83C3A" w:rsidRPr="005510AF" w:rsidRDefault="00D83C3A" w:rsidP="00D83C3A">
      <w:pPr>
        <w:rPr>
          <w:rFonts w:ascii="Times New Roman" w:hAnsi="Times New Roman"/>
          <w:sz w:val="22"/>
          <w:szCs w:val="22"/>
        </w:rPr>
      </w:pPr>
      <w:r w:rsidRPr="005510AF">
        <w:rPr>
          <w:rFonts w:ascii="Times New Roman" w:hAnsi="Times New Roman"/>
          <w:sz w:val="22"/>
          <w:szCs w:val="22"/>
        </w:rPr>
        <w:t>CONNECTEDNESS AND SMOKING STATUS QUESTIONS:</w:t>
      </w:r>
    </w:p>
    <w:p w14:paraId="5B2F1D3E" w14:textId="77777777" w:rsidR="00D83C3A" w:rsidRPr="005510AF" w:rsidRDefault="00D83C3A" w:rsidP="00D83C3A">
      <w:pPr>
        <w:numPr>
          <w:ilvl w:val="0"/>
          <w:numId w:val="3"/>
        </w:numPr>
        <w:contextualSpacing/>
        <w:rPr>
          <w:rFonts w:ascii="Times New Roman" w:hAnsi="Times New Roman"/>
          <w:sz w:val="22"/>
          <w:szCs w:val="22"/>
        </w:rPr>
      </w:pPr>
      <w:r w:rsidRPr="005510AF">
        <w:rPr>
          <w:rFonts w:ascii="Times New Roman" w:hAnsi="Times New Roman"/>
          <w:sz w:val="22"/>
          <w:szCs w:val="22"/>
        </w:rPr>
        <w:t xml:space="preserve">Does the network visualization appear to represent the people you know and how they know each other at the time you quit smoking? Do the groupings make sense to you? </w:t>
      </w:r>
    </w:p>
    <w:p w14:paraId="3981A964" w14:textId="77777777" w:rsidR="00D83C3A" w:rsidRPr="005510AF" w:rsidRDefault="00D83C3A" w:rsidP="00D83C3A">
      <w:pPr>
        <w:numPr>
          <w:ilvl w:val="1"/>
          <w:numId w:val="3"/>
        </w:numPr>
        <w:contextualSpacing/>
        <w:rPr>
          <w:rFonts w:ascii="Times New Roman" w:hAnsi="Times New Roman"/>
          <w:sz w:val="22"/>
          <w:szCs w:val="22"/>
        </w:rPr>
      </w:pPr>
      <w:r w:rsidRPr="005510AF">
        <w:rPr>
          <w:rFonts w:ascii="Times New Roman" w:hAnsi="Times New Roman"/>
          <w:sz w:val="22"/>
          <w:szCs w:val="22"/>
        </w:rPr>
        <w:t xml:space="preserve">Since you quit smoking and then started smoking again, how have the people you interacted with in your network visualization changed? </w:t>
      </w:r>
    </w:p>
    <w:p w14:paraId="3E4C4150" w14:textId="77777777" w:rsidR="00D83C3A" w:rsidRPr="005510AF" w:rsidRDefault="00D83C3A" w:rsidP="00D83C3A">
      <w:pPr>
        <w:numPr>
          <w:ilvl w:val="2"/>
          <w:numId w:val="3"/>
        </w:numPr>
        <w:contextualSpacing/>
        <w:rPr>
          <w:rFonts w:ascii="Times New Roman" w:hAnsi="Times New Roman"/>
          <w:sz w:val="22"/>
          <w:szCs w:val="22"/>
        </w:rPr>
      </w:pPr>
      <w:r w:rsidRPr="005510AF">
        <w:rPr>
          <w:rFonts w:ascii="Times New Roman" w:hAnsi="Times New Roman"/>
          <w:sz w:val="22"/>
          <w:szCs w:val="22"/>
        </w:rPr>
        <w:t xml:space="preserve">Are there people you no longer interact with or are there new people you are interacting with? </w:t>
      </w:r>
    </w:p>
    <w:p w14:paraId="0E7267B1"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 xml:space="preserve">Why did those changes occur? </w:t>
      </w:r>
    </w:p>
    <w:p w14:paraId="5600ABAB"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 xml:space="preserve">What role have they played in helping or hindering your efforts to staying quit from smoking?    </w:t>
      </w:r>
    </w:p>
    <w:p w14:paraId="72C6AC10" w14:textId="77777777" w:rsidR="00D83C3A" w:rsidRPr="005510AF" w:rsidRDefault="00D83C3A" w:rsidP="00D83C3A">
      <w:pPr>
        <w:numPr>
          <w:ilvl w:val="0"/>
          <w:numId w:val="3"/>
        </w:numPr>
        <w:rPr>
          <w:rFonts w:ascii="Times New Roman" w:hAnsi="Times New Roman"/>
          <w:sz w:val="22"/>
          <w:szCs w:val="22"/>
        </w:rPr>
      </w:pPr>
      <w:r w:rsidRPr="005510AF">
        <w:rPr>
          <w:rFonts w:ascii="Times New Roman" w:hAnsi="Times New Roman"/>
          <w:sz w:val="22"/>
          <w:szCs w:val="22"/>
        </w:rPr>
        <w:t>Please describe the groups you see on the screen. How do the people in each group know each other? MAKE SURE THE RESPONDENT SAYS AT LEAST ONE NAME IN EACH GROUP THEY DESCRIBE SO WE CAN IDENTIFY IT FROM THE INTERVIEW.</w:t>
      </w:r>
    </w:p>
    <w:p w14:paraId="4AC3E610"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lastRenderedPageBreak/>
        <w:t xml:space="preserve">The colors represent smoking status of the people you know. Please tell me if the group is mostly made up of people who smoke, people who do not smoke or a relatively even mix. </w:t>
      </w:r>
    </w:p>
    <w:p w14:paraId="585DBE37" w14:textId="77777777" w:rsidR="00D83C3A" w:rsidRPr="005510AF" w:rsidRDefault="00D83C3A" w:rsidP="00D83C3A">
      <w:pPr>
        <w:numPr>
          <w:ilvl w:val="1"/>
          <w:numId w:val="3"/>
        </w:numPr>
        <w:rPr>
          <w:rFonts w:ascii="Times New Roman" w:hAnsi="Times New Roman"/>
          <w:sz w:val="22"/>
          <w:szCs w:val="22"/>
        </w:rPr>
      </w:pPr>
      <w:proofErr w:type="gramStart"/>
      <w:r w:rsidRPr="005510AF">
        <w:rPr>
          <w:rFonts w:ascii="Times New Roman" w:hAnsi="Times New Roman"/>
          <w:sz w:val="22"/>
          <w:szCs w:val="22"/>
        </w:rPr>
        <w:t>Also</w:t>
      </w:r>
      <w:proofErr w:type="gramEnd"/>
      <w:r w:rsidRPr="005510AF">
        <w:rPr>
          <w:rFonts w:ascii="Times New Roman" w:hAnsi="Times New Roman"/>
          <w:sz w:val="22"/>
          <w:szCs w:val="22"/>
        </w:rPr>
        <w:t xml:space="preserve"> please explain how each group has either helped you or hindered you in your efforts to stay quit from smoking. </w:t>
      </w:r>
    </w:p>
    <w:p w14:paraId="1F572BFC" w14:textId="77777777" w:rsidR="00D83C3A" w:rsidRPr="005510AF" w:rsidRDefault="00D83C3A" w:rsidP="00D83C3A">
      <w:pPr>
        <w:numPr>
          <w:ilvl w:val="0"/>
          <w:numId w:val="3"/>
        </w:numPr>
        <w:rPr>
          <w:rFonts w:ascii="Times New Roman" w:hAnsi="Times New Roman"/>
          <w:sz w:val="22"/>
          <w:szCs w:val="22"/>
        </w:rPr>
      </w:pPr>
      <w:r w:rsidRPr="005510AF">
        <w:rPr>
          <w:rFonts w:ascii="Times New Roman" w:hAnsi="Times New Roman"/>
          <w:sz w:val="22"/>
          <w:szCs w:val="22"/>
        </w:rPr>
        <w:t xml:space="preserve">IDENTIFY ISOLATES IN THE UPPER LEFT OF THE SCREEN IF THERE ARE ANY. The people in the upper left of the screen are people who you said don’t know anybody. What is there name? </w:t>
      </w:r>
    </w:p>
    <w:p w14:paraId="6E3F1A84"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Why don’t they know anybody? </w:t>
      </w:r>
    </w:p>
    <w:p w14:paraId="05E92E19"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How do they either help or hinder you in your efforts to stay quit from smoking? </w:t>
      </w:r>
    </w:p>
    <w:p w14:paraId="5D9A172C" w14:textId="77777777" w:rsidR="00D83C3A" w:rsidRPr="005510AF" w:rsidRDefault="00D83C3A" w:rsidP="00D83C3A">
      <w:pPr>
        <w:rPr>
          <w:rFonts w:ascii="Times New Roman" w:hAnsi="Times New Roman"/>
          <w:sz w:val="22"/>
          <w:szCs w:val="22"/>
        </w:rPr>
      </w:pPr>
    </w:p>
    <w:p w14:paraId="7B77E59F" w14:textId="77777777" w:rsidR="00D83C3A" w:rsidRPr="005510AF" w:rsidRDefault="00D83C3A" w:rsidP="00D83C3A">
      <w:pPr>
        <w:rPr>
          <w:rFonts w:ascii="Times New Roman" w:hAnsi="Times New Roman"/>
          <w:sz w:val="22"/>
          <w:szCs w:val="22"/>
        </w:rPr>
      </w:pPr>
      <w:r w:rsidRPr="005510AF">
        <w:rPr>
          <w:rFonts w:ascii="Times New Roman" w:hAnsi="Times New Roman"/>
          <w:sz w:val="22"/>
          <w:szCs w:val="22"/>
        </w:rPr>
        <w:t>BETWEENNESS CENTRALITY AND SMOKING STATUS QUESTIONS:</w:t>
      </w:r>
    </w:p>
    <w:p w14:paraId="41B10184" w14:textId="77777777" w:rsidR="00D83C3A" w:rsidRPr="005510AF" w:rsidRDefault="00D83C3A" w:rsidP="00D83C3A">
      <w:pPr>
        <w:numPr>
          <w:ilvl w:val="0"/>
          <w:numId w:val="3"/>
        </w:numPr>
        <w:contextualSpacing/>
        <w:rPr>
          <w:rFonts w:ascii="Times New Roman" w:hAnsi="Times New Roman"/>
          <w:sz w:val="22"/>
          <w:szCs w:val="22"/>
        </w:rPr>
      </w:pPr>
      <w:r w:rsidRPr="005510AF">
        <w:rPr>
          <w:rFonts w:ascii="Times New Roman" w:hAnsi="Times New Roman"/>
          <w:sz w:val="22"/>
          <w:szCs w:val="22"/>
        </w:rPr>
        <w:t>The dots are different sizes, the larger dots represent people that bridge the groups in your network.  I want to talk about each one of the larger dots. What are their names?</w:t>
      </w:r>
    </w:p>
    <w:p w14:paraId="3E940F6D" w14:textId="77777777" w:rsidR="00D83C3A" w:rsidRPr="005510AF" w:rsidRDefault="00D83C3A" w:rsidP="00D83C3A">
      <w:pPr>
        <w:numPr>
          <w:ilvl w:val="1"/>
          <w:numId w:val="3"/>
        </w:numPr>
        <w:contextualSpacing/>
        <w:rPr>
          <w:rFonts w:ascii="Times New Roman" w:hAnsi="Times New Roman"/>
          <w:sz w:val="22"/>
          <w:szCs w:val="22"/>
        </w:rPr>
      </w:pPr>
      <w:r w:rsidRPr="005510AF">
        <w:rPr>
          <w:rFonts w:ascii="Times New Roman" w:hAnsi="Times New Roman"/>
          <w:sz w:val="22"/>
          <w:szCs w:val="22"/>
        </w:rPr>
        <w:t xml:space="preserve">What groups do they bridge? </w:t>
      </w:r>
    </w:p>
    <w:p w14:paraId="5120A6B5" w14:textId="77777777" w:rsidR="00D83C3A" w:rsidRPr="005510AF" w:rsidRDefault="00D83C3A" w:rsidP="00D83C3A">
      <w:pPr>
        <w:numPr>
          <w:ilvl w:val="1"/>
          <w:numId w:val="3"/>
        </w:numPr>
        <w:contextualSpacing/>
        <w:rPr>
          <w:rFonts w:ascii="Times New Roman" w:hAnsi="Times New Roman"/>
          <w:sz w:val="22"/>
          <w:szCs w:val="22"/>
        </w:rPr>
      </w:pPr>
      <w:r w:rsidRPr="005510AF">
        <w:rPr>
          <w:rFonts w:ascii="Times New Roman" w:hAnsi="Times New Roman"/>
          <w:sz w:val="22"/>
          <w:szCs w:val="22"/>
        </w:rPr>
        <w:t xml:space="preserve">How do they bridge the groups? </w:t>
      </w:r>
    </w:p>
    <w:p w14:paraId="6CA84CFC" w14:textId="77777777" w:rsidR="00D83C3A" w:rsidRPr="005510AF" w:rsidRDefault="00D83C3A" w:rsidP="00D83C3A">
      <w:pPr>
        <w:numPr>
          <w:ilvl w:val="1"/>
          <w:numId w:val="3"/>
        </w:numPr>
        <w:contextualSpacing/>
        <w:rPr>
          <w:rFonts w:ascii="Times New Roman" w:hAnsi="Times New Roman"/>
          <w:sz w:val="22"/>
          <w:szCs w:val="22"/>
        </w:rPr>
      </w:pPr>
      <w:r w:rsidRPr="005510AF">
        <w:rPr>
          <w:rFonts w:ascii="Times New Roman" w:hAnsi="Times New Roman"/>
          <w:sz w:val="22"/>
          <w:szCs w:val="22"/>
        </w:rPr>
        <w:t>How do they either help or hinder your efforts to stay quit from smoking?</w:t>
      </w:r>
    </w:p>
    <w:p w14:paraId="0F9E5A95"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What is their smoking status? </w:t>
      </w:r>
    </w:p>
    <w:p w14:paraId="4905C37F" w14:textId="77777777" w:rsidR="00D83C3A" w:rsidRPr="005510AF" w:rsidRDefault="00D83C3A" w:rsidP="00D83C3A">
      <w:pPr>
        <w:numPr>
          <w:ilvl w:val="2"/>
          <w:numId w:val="3"/>
        </w:numPr>
        <w:rPr>
          <w:rFonts w:ascii="Times New Roman" w:hAnsi="Times New Roman"/>
          <w:sz w:val="22"/>
          <w:szCs w:val="22"/>
        </w:rPr>
      </w:pPr>
      <w:r w:rsidRPr="005510AF">
        <w:rPr>
          <w:rFonts w:ascii="Times New Roman" w:hAnsi="Times New Roman"/>
          <w:sz w:val="22"/>
          <w:szCs w:val="22"/>
        </w:rPr>
        <w:t xml:space="preserve">Have you tried to help them quit smoking? </w:t>
      </w:r>
    </w:p>
    <w:p w14:paraId="7D29AFE8"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 xml:space="preserve">If yes:  Please tell me more about why you have tried to help others quit smoking and how you have tried to help. (E.g. emotional support, shared your own story, shared information about quitting resource such as </w:t>
      </w:r>
      <w:proofErr w:type="spellStart"/>
      <w:r w:rsidRPr="005510AF">
        <w:rPr>
          <w:rFonts w:ascii="Times New Roman" w:hAnsi="Times New Roman"/>
          <w:sz w:val="22"/>
          <w:szCs w:val="22"/>
        </w:rPr>
        <w:t>quitline</w:t>
      </w:r>
      <w:proofErr w:type="spellEnd"/>
      <w:r w:rsidRPr="005510AF">
        <w:rPr>
          <w:rFonts w:ascii="Times New Roman" w:hAnsi="Times New Roman"/>
          <w:sz w:val="22"/>
          <w:szCs w:val="22"/>
        </w:rPr>
        <w:t xml:space="preserve">, informational handouts, medications to help quit smoking)  </w:t>
      </w:r>
    </w:p>
    <w:p w14:paraId="434E5024" w14:textId="77777777" w:rsidR="00D83C3A" w:rsidRPr="005510AF" w:rsidRDefault="00D83C3A" w:rsidP="00D83C3A">
      <w:pPr>
        <w:numPr>
          <w:ilvl w:val="4"/>
          <w:numId w:val="3"/>
        </w:numPr>
        <w:contextualSpacing/>
        <w:rPr>
          <w:rFonts w:ascii="Times New Roman" w:hAnsi="Times New Roman"/>
          <w:sz w:val="22"/>
          <w:szCs w:val="22"/>
        </w:rPr>
      </w:pPr>
      <w:r w:rsidRPr="005510AF">
        <w:rPr>
          <w:rFonts w:ascii="Times New Roman" w:hAnsi="Times New Roman"/>
          <w:sz w:val="22"/>
          <w:szCs w:val="22"/>
        </w:rPr>
        <w:t>What happened with the person you were trying to help quit?  (e.g. quit, quit attempt, thinking about quitting, kept smoking)</w:t>
      </w:r>
    </w:p>
    <w:p w14:paraId="2E654E78" w14:textId="77777777" w:rsidR="00D83C3A" w:rsidRPr="005510AF" w:rsidRDefault="00D83C3A" w:rsidP="00D83C3A">
      <w:pPr>
        <w:numPr>
          <w:ilvl w:val="4"/>
          <w:numId w:val="3"/>
        </w:numPr>
        <w:contextualSpacing/>
        <w:rPr>
          <w:rFonts w:ascii="Times New Roman" w:hAnsi="Times New Roman"/>
          <w:sz w:val="22"/>
          <w:szCs w:val="22"/>
        </w:rPr>
      </w:pPr>
      <w:r w:rsidRPr="005510AF">
        <w:rPr>
          <w:rFonts w:ascii="Times New Roman" w:hAnsi="Times New Roman"/>
          <w:sz w:val="22"/>
          <w:szCs w:val="22"/>
        </w:rPr>
        <w:t>How did that effect your thoughts, feelings, and behaviors around your own quitting?</w:t>
      </w:r>
    </w:p>
    <w:p w14:paraId="7F801FD1" w14:textId="77777777" w:rsidR="00D83C3A" w:rsidRPr="005510AF" w:rsidRDefault="00D83C3A" w:rsidP="00D83C3A">
      <w:pPr>
        <w:numPr>
          <w:ilvl w:val="4"/>
          <w:numId w:val="3"/>
        </w:numPr>
        <w:contextualSpacing/>
        <w:rPr>
          <w:rFonts w:ascii="Times New Roman" w:hAnsi="Times New Roman"/>
          <w:sz w:val="22"/>
          <w:szCs w:val="22"/>
        </w:rPr>
      </w:pPr>
      <w:r w:rsidRPr="005510AF">
        <w:rPr>
          <w:rFonts w:ascii="Times New Roman" w:hAnsi="Times New Roman"/>
          <w:sz w:val="22"/>
          <w:szCs w:val="22"/>
        </w:rPr>
        <w:t xml:space="preserve">If they quit, did this influence the smoking behavior of other people in the groups they bridged? </w:t>
      </w:r>
    </w:p>
    <w:p w14:paraId="7151870A"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If no: Please tell me more about why you have NOT tried to help them quit smoking</w:t>
      </w:r>
    </w:p>
    <w:p w14:paraId="5FB67D0C" w14:textId="77777777" w:rsidR="00D83C3A" w:rsidRPr="005510AF" w:rsidRDefault="00D83C3A" w:rsidP="00D83C3A">
      <w:pPr>
        <w:rPr>
          <w:rFonts w:ascii="Times New Roman" w:hAnsi="Times New Roman"/>
          <w:sz w:val="22"/>
          <w:szCs w:val="22"/>
        </w:rPr>
      </w:pPr>
    </w:p>
    <w:p w14:paraId="76E81D48" w14:textId="77777777" w:rsidR="00D83C3A" w:rsidRPr="005510AF" w:rsidRDefault="00D83C3A" w:rsidP="00D83C3A">
      <w:pPr>
        <w:rPr>
          <w:rFonts w:ascii="Times New Roman" w:hAnsi="Times New Roman"/>
          <w:sz w:val="22"/>
          <w:szCs w:val="22"/>
        </w:rPr>
      </w:pPr>
      <w:r w:rsidRPr="005510AF">
        <w:rPr>
          <w:rFonts w:ascii="Times New Roman" w:hAnsi="Times New Roman"/>
          <w:sz w:val="22"/>
          <w:szCs w:val="22"/>
        </w:rPr>
        <w:t>CHOOSE VISUALIZATION 2 ON DEGREE CENTRALITY AND SMOKING STATUS QUESTIONS:</w:t>
      </w:r>
    </w:p>
    <w:p w14:paraId="41B850E3" w14:textId="77777777" w:rsidR="00D83C3A" w:rsidRPr="005510AF" w:rsidRDefault="00D83C3A" w:rsidP="00D83C3A">
      <w:pPr>
        <w:numPr>
          <w:ilvl w:val="0"/>
          <w:numId w:val="3"/>
        </w:numPr>
        <w:contextualSpacing/>
        <w:rPr>
          <w:rFonts w:ascii="Times New Roman" w:hAnsi="Times New Roman"/>
          <w:sz w:val="22"/>
          <w:szCs w:val="22"/>
        </w:rPr>
      </w:pPr>
      <w:r w:rsidRPr="005510AF">
        <w:rPr>
          <w:rFonts w:ascii="Times New Roman" w:hAnsi="Times New Roman"/>
          <w:sz w:val="22"/>
          <w:szCs w:val="22"/>
        </w:rPr>
        <w:t xml:space="preserve">This network visualization is similar to the last one, the only difference is the size of the dots represents the people that are most central among the people you know. Please describe the people that have larger dots on the screen. What are their names? </w:t>
      </w:r>
    </w:p>
    <w:p w14:paraId="5703E683" w14:textId="77777777" w:rsidR="00D83C3A" w:rsidRPr="005510AF" w:rsidRDefault="00D83C3A" w:rsidP="00D83C3A">
      <w:pPr>
        <w:numPr>
          <w:ilvl w:val="1"/>
          <w:numId w:val="3"/>
        </w:numPr>
        <w:contextualSpacing/>
        <w:rPr>
          <w:rFonts w:ascii="Times New Roman" w:hAnsi="Times New Roman"/>
          <w:sz w:val="22"/>
          <w:szCs w:val="22"/>
        </w:rPr>
      </w:pPr>
      <w:r w:rsidRPr="005510AF">
        <w:rPr>
          <w:rFonts w:ascii="Times New Roman" w:hAnsi="Times New Roman"/>
          <w:sz w:val="22"/>
          <w:szCs w:val="22"/>
        </w:rPr>
        <w:t>How do they either help or hinder your efforts to stay quit from smoking?</w:t>
      </w:r>
    </w:p>
    <w:p w14:paraId="4BAF0575"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What is their smoking status? </w:t>
      </w:r>
    </w:p>
    <w:p w14:paraId="1471397D" w14:textId="77777777" w:rsidR="00D83C3A" w:rsidRPr="005510AF" w:rsidRDefault="00D83C3A" w:rsidP="00D83C3A">
      <w:pPr>
        <w:numPr>
          <w:ilvl w:val="2"/>
          <w:numId w:val="3"/>
        </w:numPr>
        <w:rPr>
          <w:rFonts w:ascii="Times New Roman" w:hAnsi="Times New Roman"/>
          <w:sz w:val="22"/>
          <w:szCs w:val="22"/>
        </w:rPr>
      </w:pPr>
      <w:r w:rsidRPr="005510AF">
        <w:rPr>
          <w:rFonts w:ascii="Times New Roman" w:hAnsi="Times New Roman"/>
          <w:sz w:val="22"/>
          <w:szCs w:val="22"/>
        </w:rPr>
        <w:t xml:space="preserve">Have you tried to help them quit smoking? </w:t>
      </w:r>
    </w:p>
    <w:p w14:paraId="56B73E09"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 xml:space="preserve">If yes:  Please tell me more about why you have tried to help others quit smoking and how you have tried to help. (E.g. emotional support, shared your own story, shared information about quitting resource such as </w:t>
      </w:r>
      <w:proofErr w:type="spellStart"/>
      <w:r w:rsidRPr="005510AF">
        <w:rPr>
          <w:rFonts w:ascii="Times New Roman" w:hAnsi="Times New Roman"/>
          <w:sz w:val="22"/>
          <w:szCs w:val="22"/>
        </w:rPr>
        <w:t>quitline</w:t>
      </w:r>
      <w:proofErr w:type="spellEnd"/>
      <w:r w:rsidRPr="005510AF">
        <w:rPr>
          <w:rFonts w:ascii="Times New Roman" w:hAnsi="Times New Roman"/>
          <w:sz w:val="22"/>
          <w:szCs w:val="22"/>
        </w:rPr>
        <w:t xml:space="preserve">, informational handouts, medications to help quit smoking)  </w:t>
      </w:r>
    </w:p>
    <w:p w14:paraId="4ED3C000" w14:textId="77777777" w:rsidR="00D83C3A" w:rsidRPr="005510AF" w:rsidRDefault="00D83C3A" w:rsidP="00D83C3A">
      <w:pPr>
        <w:numPr>
          <w:ilvl w:val="4"/>
          <w:numId w:val="3"/>
        </w:numPr>
        <w:contextualSpacing/>
        <w:rPr>
          <w:rFonts w:ascii="Times New Roman" w:hAnsi="Times New Roman"/>
          <w:sz w:val="22"/>
          <w:szCs w:val="22"/>
        </w:rPr>
      </w:pPr>
      <w:r w:rsidRPr="005510AF">
        <w:rPr>
          <w:rFonts w:ascii="Times New Roman" w:hAnsi="Times New Roman"/>
          <w:sz w:val="22"/>
          <w:szCs w:val="22"/>
        </w:rPr>
        <w:t>What happened with the person you were trying to help quit?  (e.g. quit, quit attempt, thinking about quitting, kept smoking)</w:t>
      </w:r>
    </w:p>
    <w:p w14:paraId="2C79ACF2" w14:textId="77777777" w:rsidR="00D83C3A" w:rsidRPr="005510AF" w:rsidRDefault="00D83C3A" w:rsidP="00D83C3A">
      <w:pPr>
        <w:numPr>
          <w:ilvl w:val="4"/>
          <w:numId w:val="3"/>
        </w:numPr>
        <w:contextualSpacing/>
        <w:rPr>
          <w:rFonts w:ascii="Times New Roman" w:hAnsi="Times New Roman"/>
          <w:sz w:val="22"/>
          <w:szCs w:val="22"/>
        </w:rPr>
      </w:pPr>
      <w:r w:rsidRPr="005510AF">
        <w:rPr>
          <w:rFonts w:ascii="Times New Roman" w:hAnsi="Times New Roman"/>
          <w:sz w:val="22"/>
          <w:szCs w:val="22"/>
        </w:rPr>
        <w:t>How did that effect your thoughts, feelings, and behaviors around your own quitting?</w:t>
      </w:r>
    </w:p>
    <w:p w14:paraId="52EC9DCC"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If no: Please tell me more about why you have NOT tried to help them quit smoking</w:t>
      </w:r>
    </w:p>
    <w:p w14:paraId="5A6E8BCD" w14:textId="77777777" w:rsidR="00D83C3A" w:rsidRPr="005510AF" w:rsidRDefault="00D83C3A" w:rsidP="00D83C3A">
      <w:pPr>
        <w:ind w:left="1080"/>
        <w:rPr>
          <w:rFonts w:ascii="Times New Roman" w:hAnsi="Times New Roman"/>
          <w:sz w:val="22"/>
          <w:szCs w:val="22"/>
        </w:rPr>
      </w:pPr>
    </w:p>
    <w:p w14:paraId="5DF61881" w14:textId="77777777" w:rsidR="00D83C3A" w:rsidRPr="005510AF" w:rsidRDefault="00D83C3A" w:rsidP="00D83C3A">
      <w:pPr>
        <w:rPr>
          <w:rFonts w:ascii="Times New Roman" w:hAnsi="Times New Roman"/>
          <w:sz w:val="22"/>
          <w:szCs w:val="22"/>
        </w:rPr>
      </w:pPr>
      <w:r w:rsidRPr="005510AF">
        <w:rPr>
          <w:rFonts w:ascii="Times New Roman" w:hAnsi="Times New Roman"/>
          <w:sz w:val="22"/>
          <w:szCs w:val="22"/>
        </w:rPr>
        <w:lastRenderedPageBreak/>
        <w:t xml:space="preserve">CHOOSE VISUALIZATION 3 ON CLOSENESS AND SMOKING STATUS FOR THE FOLLOWING QUESTIONS: </w:t>
      </w:r>
    </w:p>
    <w:p w14:paraId="4516EF52" w14:textId="77777777" w:rsidR="00D83C3A" w:rsidRPr="005510AF" w:rsidRDefault="00D83C3A" w:rsidP="00D83C3A">
      <w:pPr>
        <w:numPr>
          <w:ilvl w:val="0"/>
          <w:numId w:val="3"/>
        </w:numPr>
        <w:rPr>
          <w:rFonts w:ascii="Times New Roman" w:hAnsi="Times New Roman"/>
          <w:sz w:val="22"/>
          <w:szCs w:val="22"/>
        </w:rPr>
      </w:pPr>
      <w:r w:rsidRPr="005510AF">
        <w:rPr>
          <w:rFonts w:ascii="Times New Roman" w:hAnsi="Times New Roman"/>
          <w:sz w:val="22"/>
          <w:szCs w:val="22"/>
        </w:rPr>
        <w:t xml:space="preserve">This network visualization is similar to the last one, the only difference is the big dots are now people you say you are very close to and the smaller ones less so. Let’s talk a little about your relations with those you are closest to. What are the names of the people that are large dots? </w:t>
      </w:r>
    </w:p>
    <w:p w14:paraId="1BE7EA31"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Since you quit smoking and then started smoking again, how has your relationship changed with the people you feel closest to?</w:t>
      </w:r>
    </w:p>
    <w:p w14:paraId="2B1025A1"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How do the people you feel closest to help or hinder you in your efforts to stay quit from smoking? </w:t>
      </w:r>
    </w:p>
    <w:p w14:paraId="25806470"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What is their smoking status? </w:t>
      </w:r>
    </w:p>
    <w:p w14:paraId="4999D316" w14:textId="77777777" w:rsidR="00D83C3A" w:rsidRPr="005510AF" w:rsidRDefault="00D83C3A" w:rsidP="00D83C3A">
      <w:pPr>
        <w:numPr>
          <w:ilvl w:val="2"/>
          <w:numId w:val="3"/>
        </w:numPr>
        <w:rPr>
          <w:rFonts w:ascii="Times New Roman" w:hAnsi="Times New Roman"/>
          <w:sz w:val="22"/>
          <w:szCs w:val="22"/>
        </w:rPr>
      </w:pPr>
      <w:r w:rsidRPr="005510AF">
        <w:rPr>
          <w:rFonts w:ascii="Times New Roman" w:hAnsi="Times New Roman"/>
          <w:sz w:val="22"/>
          <w:szCs w:val="22"/>
        </w:rPr>
        <w:t xml:space="preserve">Have you tried to help them quit smoking? </w:t>
      </w:r>
    </w:p>
    <w:p w14:paraId="2D43C7E3"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 xml:space="preserve">If yes:  Please tell me more about why you have tried to help others quit smoking and how you have tried to help. (E.g. emotional support, shared your own story, shared information about quitting resource such as </w:t>
      </w:r>
      <w:proofErr w:type="spellStart"/>
      <w:r w:rsidRPr="005510AF">
        <w:rPr>
          <w:rFonts w:ascii="Times New Roman" w:hAnsi="Times New Roman"/>
          <w:sz w:val="22"/>
          <w:szCs w:val="22"/>
        </w:rPr>
        <w:t>quitline</w:t>
      </w:r>
      <w:proofErr w:type="spellEnd"/>
      <w:r w:rsidRPr="005510AF">
        <w:rPr>
          <w:rFonts w:ascii="Times New Roman" w:hAnsi="Times New Roman"/>
          <w:sz w:val="22"/>
          <w:szCs w:val="22"/>
        </w:rPr>
        <w:t xml:space="preserve">, informational handouts, medications to help quit smoking)  </w:t>
      </w:r>
    </w:p>
    <w:p w14:paraId="1C582197" w14:textId="77777777" w:rsidR="00D83C3A" w:rsidRPr="005510AF" w:rsidRDefault="00D83C3A" w:rsidP="00D83C3A">
      <w:pPr>
        <w:numPr>
          <w:ilvl w:val="4"/>
          <w:numId w:val="3"/>
        </w:numPr>
        <w:contextualSpacing/>
        <w:rPr>
          <w:rFonts w:ascii="Times New Roman" w:hAnsi="Times New Roman"/>
          <w:sz w:val="22"/>
          <w:szCs w:val="22"/>
        </w:rPr>
      </w:pPr>
      <w:r w:rsidRPr="005510AF">
        <w:rPr>
          <w:rFonts w:ascii="Times New Roman" w:hAnsi="Times New Roman"/>
          <w:sz w:val="22"/>
          <w:szCs w:val="22"/>
        </w:rPr>
        <w:t>What happened with the person you were trying to help quit?  (e.g. quit, quit attempt, thinking about quitting, kept smoking)</w:t>
      </w:r>
    </w:p>
    <w:p w14:paraId="7C0D5453" w14:textId="77777777" w:rsidR="00D83C3A" w:rsidRPr="005510AF" w:rsidRDefault="00D83C3A" w:rsidP="00D83C3A">
      <w:pPr>
        <w:numPr>
          <w:ilvl w:val="4"/>
          <w:numId w:val="3"/>
        </w:numPr>
        <w:contextualSpacing/>
        <w:rPr>
          <w:rFonts w:ascii="Times New Roman" w:hAnsi="Times New Roman"/>
          <w:sz w:val="22"/>
          <w:szCs w:val="22"/>
        </w:rPr>
      </w:pPr>
      <w:r w:rsidRPr="005510AF">
        <w:rPr>
          <w:rFonts w:ascii="Times New Roman" w:hAnsi="Times New Roman"/>
          <w:sz w:val="22"/>
          <w:szCs w:val="22"/>
        </w:rPr>
        <w:t>How did that effect your thoughts, feelings, and behaviors around your own quitting?</w:t>
      </w:r>
    </w:p>
    <w:p w14:paraId="2668F661"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If no: Please tell me more about why you have NOT tried to help them quit smoking</w:t>
      </w:r>
    </w:p>
    <w:p w14:paraId="23C0B564" w14:textId="77777777" w:rsidR="00D83C3A" w:rsidRPr="005510AF" w:rsidRDefault="00D83C3A" w:rsidP="00D83C3A">
      <w:pPr>
        <w:rPr>
          <w:rFonts w:ascii="Times New Roman" w:hAnsi="Times New Roman"/>
          <w:sz w:val="22"/>
          <w:szCs w:val="22"/>
        </w:rPr>
      </w:pPr>
    </w:p>
    <w:p w14:paraId="32FB821D" w14:textId="77777777" w:rsidR="00D83C3A" w:rsidRPr="005510AF" w:rsidRDefault="00D83C3A" w:rsidP="00D83C3A">
      <w:pPr>
        <w:rPr>
          <w:rFonts w:ascii="Times New Roman" w:hAnsi="Times New Roman"/>
          <w:sz w:val="22"/>
          <w:szCs w:val="22"/>
        </w:rPr>
      </w:pPr>
      <w:r w:rsidRPr="005510AF">
        <w:rPr>
          <w:rFonts w:ascii="Times New Roman" w:hAnsi="Times New Roman"/>
          <w:sz w:val="22"/>
          <w:szCs w:val="22"/>
        </w:rPr>
        <w:t xml:space="preserve">CHOOSE VISUALIZATION 4 ON INTERACTION AND SMOKING STATUS FOR THE FOLLOWING QUESTIONS: </w:t>
      </w:r>
    </w:p>
    <w:p w14:paraId="75BB62A1" w14:textId="77777777" w:rsidR="00D83C3A" w:rsidRPr="005510AF" w:rsidRDefault="00D83C3A" w:rsidP="00D83C3A">
      <w:pPr>
        <w:numPr>
          <w:ilvl w:val="0"/>
          <w:numId w:val="3"/>
        </w:numPr>
        <w:contextualSpacing/>
        <w:rPr>
          <w:rFonts w:ascii="Times New Roman" w:hAnsi="Times New Roman"/>
          <w:sz w:val="22"/>
          <w:szCs w:val="22"/>
        </w:rPr>
      </w:pPr>
      <w:r w:rsidRPr="005510AF">
        <w:rPr>
          <w:rFonts w:ascii="Times New Roman" w:hAnsi="Times New Roman"/>
          <w:sz w:val="22"/>
          <w:szCs w:val="22"/>
        </w:rPr>
        <w:t xml:space="preserve">This network visualization is similar to the last one, the only difference is the big dots are now people you say you interact with a lot and the smaller ones less so. Let’s talk a little about your relations with those you interact with most. What are the names of the people which are large dots? </w:t>
      </w:r>
    </w:p>
    <w:p w14:paraId="30C3C15C"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Since you quit smoking and then started smoking again, how has your relationship changed with the people you interact with most?</w:t>
      </w:r>
    </w:p>
    <w:p w14:paraId="60DDBE76"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What is their smoking status? </w:t>
      </w:r>
    </w:p>
    <w:p w14:paraId="35E09F1E"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How do the people you interact with most help or hinder you in your efforts to stay quit from smoking? </w:t>
      </w:r>
    </w:p>
    <w:p w14:paraId="05450B1B"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What is their smoking status? </w:t>
      </w:r>
    </w:p>
    <w:p w14:paraId="44C7D00B" w14:textId="77777777" w:rsidR="00D83C3A" w:rsidRPr="005510AF" w:rsidRDefault="00D83C3A" w:rsidP="00D83C3A">
      <w:pPr>
        <w:numPr>
          <w:ilvl w:val="2"/>
          <w:numId w:val="3"/>
        </w:numPr>
        <w:rPr>
          <w:rFonts w:ascii="Times New Roman" w:hAnsi="Times New Roman"/>
          <w:sz w:val="22"/>
          <w:szCs w:val="22"/>
        </w:rPr>
      </w:pPr>
      <w:r w:rsidRPr="005510AF">
        <w:rPr>
          <w:rFonts w:ascii="Times New Roman" w:hAnsi="Times New Roman"/>
          <w:sz w:val="22"/>
          <w:szCs w:val="22"/>
        </w:rPr>
        <w:t xml:space="preserve">Have you tried to help them quit smoking? </w:t>
      </w:r>
    </w:p>
    <w:p w14:paraId="4085098B"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 xml:space="preserve">If yes:  Please tell me more about why you have tried to help others quit smoking and how you have tried to help. (E.g. emotional support, shared your own story, shared information about quitting resource such as </w:t>
      </w:r>
      <w:proofErr w:type="spellStart"/>
      <w:r w:rsidRPr="005510AF">
        <w:rPr>
          <w:rFonts w:ascii="Times New Roman" w:hAnsi="Times New Roman"/>
          <w:sz w:val="22"/>
          <w:szCs w:val="22"/>
        </w:rPr>
        <w:t>quitline</w:t>
      </w:r>
      <w:proofErr w:type="spellEnd"/>
      <w:r w:rsidRPr="005510AF">
        <w:rPr>
          <w:rFonts w:ascii="Times New Roman" w:hAnsi="Times New Roman"/>
          <w:sz w:val="22"/>
          <w:szCs w:val="22"/>
        </w:rPr>
        <w:t xml:space="preserve">, informational handouts, medications to help quit smoking)  </w:t>
      </w:r>
    </w:p>
    <w:p w14:paraId="4ACBE147" w14:textId="77777777" w:rsidR="00D83C3A" w:rsidRPr="005510AF" w:rsidRDefault="00D83C3A" w:rsidP="00D83C3A">
      <w:pPr>
        <w:numPr>
          <w:ilvl w:val="4"/>
          <w:numId w:val="3"/>
        </w:numPr>
        <w:contextualSpacing/>
        <w:rPr>
          <w:rFonts w:ascii="Times New Roman" w:hAnsi="Times New Roman"/>
          <w:sz w:val="22"/>
          <w:szCs w:val="22"/>
        </w:rPr>
      </w:pPr>
      <w:r w:rsidRPr="005510AF">
        <w:rPr>
          <w:rFonts w:ascii="Times New Roman" w:hAnsi="Times New Roman"/>
          <w:sz w:val="22"/>
          <w:szCs w:val="22"/>
        </w:rPr>
        <w:t>What happened with the person you were trying to help quit?  (e.g. quit, quit attempt, thinking about quitting, kept smoking)</w:t>
      </w:r>
    </w:p>
    <w:p w14:paraId="0A8E3B16" w14:textId="77777777" w:rsidR="00D83C3A" w:rsidRPr="005510AF" w:rsidRDefault="00D83C3A" w:rsidP="00D83C3A">
      <w:pPr>
        <w:numPr>
          <w:ilvl w:val="4"/>
          <w:numId w:val="3"/>
        </w:numPr>
        <w:contextualSpacing/>
        <w:rPr>
          <w:rFonts w:ascii="Times New Roman" w:hAnsi="Times New Roman"/>
          <w:sz w:val="22"/>
          <w:szCs w:val="22"/>
        </w:rPr>
      </w:pPr>
      <w:r w:rsidRPr="005510AF">
        <w:rPr>
          <w:rFonts w:ascii="Times New Roman" w:hAnsi="Times New Roman"/>
          <w:sz w:val="22"/>
          <w:szCs w:val="22"/>
        </w:rPr>
        <w:t>How did that effect your thoughts, feelings, and behaviors around your own quitting?</w:t>
      </w:r>
    </w:p>
    <w:p w14:paraId="0D7D69C0" w14:textId="77777777" w:rsidR="00D83C3A" w:rsidRPr="005510AF" w:rsidRDefault="00D83C3A" w:rsidP="00D83C3A">
      <w:pPr>
        <w:numPr>
          <w:ilvl w:val="3"/>
          <w:numId w:val="3"/>
        </w:numPr>
        <w:contextualSpacing/>
        <w:rPr>
          <w:rFonts w:ascii="Times New Roman" w:hAnsi="Times New Roman"/>
          <w:sz w:val="22"/>
          <w:szCs w:val="22"/>
        </w:rPr>
      </w:pPr>
      <w:r w:rsidRPr="005510AF">
        <w:rPr>
          <w:rFonts w:ascii="Times New Roman" w:hAnsi="Times New Roman"/>
          <w:sz w:val="22"/>
          <w:szCs w:val="22"/>
        </w:rPr>
        <w:t>If no: Please tell me more about why you have NOT tried to help them quit smoking</w:t>
      </w:r>
    </w:p>
    <w:p w14:paraId="1F4EAB6A" w14:textId="77777777" w:rsidR="00D83C3A" w:rsidRPr="005510AF" w:rsidRDefault="00D83C3A" w:rsidP="00D83C3A">
      <w:pPr>
        <w:rPr>
          <w:rFonts w:ascii="Times New Roman" w:hAnsi="Times New Roman"/>
          <w:sz w:val="22"/>
          <w:szCs w:val="22"/>
        </w:rPr>
      </w:pPr>
    </w:p>
    <w:p w14:paraId="2812D1FC" w14:textId="77777777" w:rsidR="00D83C3A" w:rsidRPr="005510AF" w:rsidRDefault="00D83C3A" w:rsidP="00D83C3A">
      <w:pPr>
        <w:rPr>
          <w:rFonts w:ascii="Times New Roman" w:hAnsi="Times New Roman"/>
          <w:sz w:val="22"/>
          <w:szCs w:val="22"/>
        </w:rPr>
      </w:pPr>
      <w:r w:rsidRPr="005510AF">
        <w:rPr>
          <w:rFonts w:ascii="Times New Roman" w:hAnsi="Times New Roman"/>
          <w:sz w:val="22"/>
          <w:szCs w:val="22"/>
        </w:rPr>
        <w:t xml:space="preserve">CHOOSE VISUALIZATION 5 ON DEMOGRAPHICS AND SMOKING STATUS FOR THE FOLLOWING QUESTIONS: </w:t>
      </w:r>
    </w:p>
    <w:p w14:paraId="750E672B" w14:textId="77777777" w:rsidR="00D83C3A" w:rsidRPr="005510AF" w:rsidRDefault="00D83C3A" w:rsidP="00D83C3A">
      <w:pPr>
        <w:numPr>
          <w:ilvl w:val="0"/>
          <w:numId w:val="3"/>
        </w:numPr>
        <w:contextualSpacing/>
        <w:rPr>
          <w:rFonts w:ascii="Times New Roman" w:hAnsi="Times New Roman"/>
          <w:sz w:val="22"/>
          <w:szCs w:val="22"/>
        </w:rPr>
      </w:pPr>
      <w:r w:rsidRPr="005510AF">
        <w:rPr>
          <w:rFonts w:ascii="Times New Roman" w:hAnsi="Times New Roman"/>
          <w:sz w:val="22"/>
          <w:szCs w:val="22"/>
        </w:rPr>
        <w:t xml:space="preserve">In this network visualization the dot color still represents smoking status, but the size now represents age, with older people as larger dots and younger people as smaller dots. Also, the </w:t>
      </w:r>
      <w:r w:rsidRPr="005510AF">
        <w:rPr>
          <w:rFonts w:ascii="Times New Roman" w:hAnsi="Times New Roman"/>
          <w:sz w:val="22"/>
          <w:szCs w:val="22"/>
        </w:rPr>
        <w:lastRenderedPageBreak/>
        <w:t xml:space="preserve">shape of the dot now represents gender with circles for women, triangles for men, and squares for people that are non-binary. </w:t>
      </w:r>
    </w:p>
    <w:p w14:paraId="4498C66B"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Are the people that smoke mostly in one age group or are they in different age groups? </w:t>
      </w:r>
    </w:p>
    <w:p w14:paraId="3400E2FE" w14:textId="77777777" w:rsidR="00D83C3A" w:rsidRPr="005510AF" w:rsidRDefault="00D83C3A" w:rsidP="00D83C3A">
      <w:pPr>
        <w:numPr>
          <w:ilvl w:val="2"/>
          <w:numId w:val="3"/>
        </w:numPr>
        <w:rPr>
          <w:rFonts w:ascii="Times New Roman" w:hAnsi="Times New Roman"/>
          <w:sz w:val="22"/>
          <w:szCs w:val="22"/>
        </w:rPr>
      </w:pPr>
      <w:r w:rsidRPr="005510AF">
        <w:rPr>
          <w:rFonts w:ascii="Times New Roman" w:hAnsi="Times New Roman"/>
          <w:sz w:val="22"/>
          <w:szCs w:val="22"/>
        </w:rPr>
        <w:t xml:space="preserve">If they are in one age group, is it the same age group as you? </w:t>
      </w:r>
    </w:p>
    <w:p w14:paraId="2111083C" w14:textId="77777777" w:rsidR="00D83C3A" w:rsidRPr="005510AF" w:rsidRDefault="00D83C3A" w:rsidP="00D83C3A">
      <w:pPr>
        <w:numPr>
          <w:ilvl w:val="1"/>
          <w:numId w:val="3"/>
        </w:numPr>
        <w:rPr>
          <w:rFonts w:ascii="Times New Roman" w:hAnsi="Times New Roman"/>
          <w:sz w:val="22"/>
          <w:szCs w:val="22"/>
        </w:rPr>
      </w:pPr>
      <w:r w:rsidRPr="005510AF">
        <w:rPr>
          <w:rFonts w:ascii="Times New Roman" w:hAnsi="Times New Roman"/>
          <w:sz w:val="22"/>
          <w:szCs w:val="22"/>
        </w:rPr>
        <w:t xml:space="preserve">Are the people that smoke primarily in one gender group or are they in different gender groups? </w:t>
      </w:r>
    </w:p>
    <w:p w14:paraId="2575B719" w14:textId="77777777" w:rsidR="00D83C3A" w:rsidRPr="005510AF" w:rsidRDefault="00D83C3A" w:rsidP="00D83C3A">
      <w:pPr>
        <w:numPr>
          <w:ilvl w:val="2"/>
          <w:numId w:val="3"/>
        </w:numPr>
        <w:rPr>
          <w:rFonts w:ascii="Times New Roman" w:hAnsi="Times New Roman"/>
          <w:sz w:val="22"/>
          <w:szCs w:val="22"/>
        </w:rPr>
      </w:pPr>
      <w:r w:rsidRPr="005510AF">
        <w:rPr>
          <w:rFonts w:ascii="Times New Roman" w:hAnsi="Times New Roman"/>
          <w:sz w:val="22"/>
          <w:szCs w:val="22"/>
        </w:rPr>
        <w:t xml:space="preserve">If they are in one gender group, is it the same gender group as you? </w:t>
      </w:r>
    </w:p>
    <w:p w14:paraId="2FFDF0A2" w14:textId="77777777" w:rsidR="00D83C3A" w:rsidRPr="005510AF" w:rsidRDefault="00D83C3A" w:rsidP="00D83C3A">
      <w:pPr>
        <w:rPr>
          <w:rFonts w:ascii="Times New Roman" w:hAnsi="Times New Roman"/>
          <w:sz w:val="22"/>
          <w:szCs w:val="22"/>
        </w:rPr>
      </w:pPr>
    </w:p>
    <w:p w14:paraId="3C053352" w14:textId="77777777" w:rsidR="00D83C3A" w:rsidRPr="005510AF" w:rsidRDefault="00D83C3A" w:rsidP="00D83C3A">
      <w:pPr>
        <w:numPr>
          <w:ilvl w:val="0"/>
          <w:numId w:val="3"/>
        </w:numPr>
        <w:contextualSpacing/>
        <w:rPr>
          <w:rFonts w:ascii="Times New Roman" w:hAnsi="Times New Roman"/>
          <w:sz w:val="22"/>
          <w:szCs w:val="22"/>
        </w:rPr>
      </w:pPr>
      <w:r w:rsidRPr="005510AF">
        <w:rPr>
          <w:rFonts w:ascii="Times New Roman" w:hAnsi="Times New Roman"/>
          <w:sz w:val="22"/>
          <w:szCs w:val="22"/>
        </w:rPr>
        <w:t>Is there someone else in your network that we haven’t talk about yet that has been highly influential in helping you to stay quit or start smoking again? Please describe how they have helped you stay quit or influenced you to start smoking again.</w:t>
      </w:r>
    </w:p>
    <w:p w14:paraId="6BB1770A" w14:textId="77777777" w:rsidR="00D83C3A" w:rsidRPr="005510AF" w:rsidRDefault="00D83C3A" w:rsidP="00D83C3A">
      <w:pPr>
        <w:numPr>
          <w:ilvl w:val="0"/>
          <w:numId w:val="3"/>
        </w:numPr>
        <w:contextualSpacing/>
        <w:rPr>
          <w:rFonts w:ascii="Times New Roman" w:hAnsi="Times New Roman"/>
          <w:sz w:val="22"/>
          <w:szCs w:val="22"/>
        </w:rPr>
      </w:pPr>
      <w:r w:rsidRPr="005510AF">
        <w:rPr>
          <w:rFonts w:ascii="Times New Roman" w:hAnsi="Times New Roman"/>
          <w:sz w:val="22"/>
          <w:szCs w:val="22"/>
        </w:rPr>
        <w:t xml:space="preserve">Why do you think you started smoking again now? </w:t>
      </w:r>
    </w:p>
    <w:p w14:paraId="7120A536" w14:textId="77777777" w:rsidR="00D83C3A" w:rsidRPr="005510AF" w:rsidRDefault="00D83C3A" w:rsidP="00D83C3A">
      <w:pPr>
        <w:numPr>
          <w:ilvl w:val="0"/>
          <w:numId w:val="3"/>
        </w:numPr>
        <w:contextualSpacing/>
        <w:rPr>
          <w:rFonts w:ascii="Times New Roman" w:hAnsi="Times New Roman"/>
          <w:sz w:val="22"/>
          <w:szCs w:val="22"/>
        </w:rPr>
      </w:pPr>
      <w:r w:rsidRPr="005510AF">
        <w:rPr>
          <w:rFonts w:ascii="Times New Roman" w:hAnsi="Times New Roman"/>
          <w:sz w:val="22"/>
          <w:szCs w:val="22"/>
        </w:rPr>
        <w:t>What else would you like us to know about your quitting smoking, starting again, and how it has affected your interactions with people in your personal network?</w:t>
      </w:r>
    </w:p>
    <w:p w14:paraId="3F20E79C" w14:textId="18C1918A" w:rsidR="00C813AA" w:rsidRPr="005510AF" w:rsidRDefault="00C813AA" w:rsidP="00C813AA">
      <w:pPr>
        <w:rPr>
          <w:rFonts w:ascii="Times New Roman" w:hAnsi="Times New Roman"/>
          <w:sz w:val="22"/>
          <w:szCs w:val="22"/>
        </w:rPr>
      </w:pPr>
    </w:p>
    <w:p w14:paraId="763E73F7" w14:textId="77777777" w:rsidR="00997F85" w:rsidRPr="005510AF" w:rsidRDefault="00997F85" w:rsidP="00997F85">
      <w:pPr>
        <w:rPr>
          <w:rFonts w:ascii="Times New Roman" w:hAnsi="Times New Roman"/>
          <w:sz w:val="22"/>
          <w:szCs w:val="22"/>
        </w:rPr>
      </w:pPr>
      <w:r w:rsidRPr="005510AF">
        <w:rPr>
          <w:rFonts w:ascii="Times New Roman" w:hAnsi="Times New Roman"/>
          <w:sz w:val="22"/>
          <w:szCs w:val="22"/>
        </w:rPr>
        <w:t xml:space="preserve">Thank you again for taking the time for this interview. You have provided important information that will help us better understand how to help people quit smoking and stay quit. </w:t>
      </w:r>
    </w:p>
    <w:p w14:paraId="54F92CF4" w14:textId="77777777" w:rsidR="00997F85" w:rsidRPr="005510AF" w:rsidRDefault="00997F85" w:rsidP="00C813AA">
      <w:pPr>
        <w:rPr>
          <w:rFonts w:ascii="Times New Roman" w:hAnsi="Times New Roman"/>
          <w:sz w:val="22"/>
          <w:szCs w:val="22"/>
        </w:rPr>
      </w:pPr>
    </w:p>
    <w:p w14:paraId="19DE0914" w14:textId="77777777" w:rsidR="00C813AA" w:rsidRPr="005510AF" w:rsidRDefault="00C813AA">
      <w:pPr>
        <w:rPr>
          <w:rFonts w:ascii="Times New Roman" w:hAnsi="Times New Roman"/>
          <w:sz w:val="22"/>
          <w:szCs w:val="22"/>
        </w:rPr>
      </w:pPr>
    </w:p>
    <w:p w14:paraId="27944E6A" w14:textId="77777777" w:rsidR="00C813AA" w:rsidRDefault="00C813AA"/>
    <w:sectPr w:rsidR="00C813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85F9C"/>
    <w:multiLevelType w:val="hybridMultilevel"/>
    <w:tmpl w:val="2B40970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7E348F"/>
    <w:multiLevelType w:val="hybridMultilevel"/>
    <w:tmpl w:val="88DABC2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CF5ACF"/>
    <w:multiLevelType w:val="hybridMultilevel"/>
    <w:tmpl w:val="88DABC2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652"/>
    <w:rsid w:val="0004169F"/>
    <w:rsid w:val="000A7FC4"/>
    <w:rsid w:val="001548AF"/>
    <w:rsid w:val="001868ED"/>
    <w:rsid w:val="001A49A3"/>
    <w:rsid w:val="001B1B49"/>
    <w:rsid w:val="00252E7C"/>
    <w:rsid w:val="00275E71"/>
    <w:rsid w:val="002C00DD"/>
    <w:rsid w:val="002C6203"/>
    <w:rsid w:val="002E214C"/>
    <w:rsid w:val="00305BF4"/>
    <w:rsid w:val="00316CB7"/>
    <w:rsid w:val="003177E4"/>
    <w:rsid w:val="00343BE0"/>
    <w:rsid w:val="0038226C"/>
    <w:rsid w:val="00495BD1"/>
    <w:rsid w:val="005510AF"/>
    <w:rsid w:val="005A250F"/>
    <w:rsid w:val="005A4C24"/>
    <w:rsid w:val="005B319D"/>
    <w:rsid w:val="005F0652"/>
    <w:rsid w:val="005F7E54"/>
    <w:rsid w:val="0060008A"/>
    <w:rsid w:val="00633BC7"/>
    <w:rsid w:val="00641D40"/>
    <w:rsid w:val="006E15D2"/>
    <w:rsid w:val="006F798A"/>
    <w:rsid w:val="0072538B"/>
    <w:rsid w:val="007A6E61"/>
    <w:rsid w:val="007F1C15"/>
    <w:rsid w:val="0080512F"/>
    <w:rsid w:val="008323EB"/>
    <w:rsid w:val="00864A3F"/>
    <w:rsid w:val="008A4AFA"/>
    <w:rsid w:val="008D26FC"/>
    <w:rsid w:val="00933923"/>
    <w:rsid w:val="00936096"/>
    <w:rsid w:val="00936B33"/>
    <w:rsid w:val="00965470"/>
    <w:rsid w:val="00997F85"/>
    <w:rsid w:val="009A362F"/>
    <w:rsid w:val="009F6E0E"/>
    <w:rsid w:val="00A24099"/>
    <w:rsid w:val="00AE0568"/>
    <w:rsid w:val="00AE304A"/>
    <w:rsid w:val="00BD6C2B"/>
    <w:rsid w:val="00C30ACA"/>
    <w:rsid w:val="00C37BCD"/>
    <w:rsid w:val="00C404FE"/>
    <w:rsid w:val="00C41888"/>
    <w:rsid w:val="00C813AA"/>
    <w:rsid w:val="00C8199F"/>
    <w:rsid w:val="00C91238"/>
    <w:rsid w:val="00C945A8"/>
    <w:rsid w:val="00CB258F"/>
    <w:rsid w:val="00CE08ED"/>
    <w:rsid w:val="00CF40E1"/>
    <w:rsid w:val="00D1468A"/>
    <w:rsid w:val="00D52E2F"/>
    <w:rsid w:val="00D83C3A"/>
    <w:rsid w:val="00D91444"/>
    <w:rsid w:val="00DC42D9"/>
    <w:rsid w:val="00E019EC"/>
    <w:rsid w:val="00E160C5"/>
    <w:rsid w:val="00E44222"/>
    <w:rsid w:val="00E631F5"/>
    <w:rsid w:val="00E94C81"/>
    <w:rsid w:val="00EF54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A4EDA"/>
  <w15:chartTrackingRefBased/>
  <w15:docId w15:val="{69168D5E-E1DC-F14C-85BA-0D1D9DF87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0652"/>
    <w:rPr>
      <w:rFonts w:ascii="Calibri" w:eastAsia="MS ??"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5F0652"/>
    <w:pPr>
      <w:autoSpaceDE w:val="0"/>
      <w:autoSpaceDN w:val="0"/>
      <w:adjustRightInd w:val="0"/>
      <w:spacing w:before="76"/>
      <w:ind w:left="425" w:right="214" w:hanging="225"/>
    </w:pPr>
    <w:rPr>
      <w:rFonts w:ascii="Arial" w:eastAsia="Calibri" w:hAnsi="Arial" w:cs="Arial"/>
      <w:sz w:val="20"/>
      <w:szCs w:val="20"/>
    </w:rPr>
  </w:style>
  <w:style w:type="character" w:customStyle="1" w:styleId="BodyTextChar">
    <w:name w:val="Body Text Char"/>
    <w:basedOn w:val="DefaultParagraphFont"/>
    <w:link w:val="BodyText"/>
    <w:uiPriority w:val="1"/>
    <w:rsid w:val="005F0652"/>
    <w:rPr>
      <w:rFonts w:ascii="Arial" w:eastAsia="Calibri" w:hAnsi="Arial" w:cs="Arial"/>
      <w:sz w:val="20"/>
      <w:szCs w:val="20"/>
    </w:rPr>
  </w:style>
  <w:style w:type="paragraph" w:styleId="ListParagraph">
    <w:name w:val="List Paragraph"/>
    <w:basedOn w:val="Normal"/>
    <w:uiPriority w:val="34"/>
    <w:qFormat/>
    <w:rsid w:val="00D52E2F"/>
    <w:pPr>
      <w:ind w:left="720"/>
      <w:contextualSpacing/>
    </w:pPr>
  </w:style>
  <w:style w:type="paragraph" w:styleId="BalloonText">
    <w:name w:val="Balloon Text"/>
    <w:basedOn w:val="Normal"/>
    <w:link w:val="BalloonTextChar"/>
    <w:uiPriority w:val="99"/>
    <w:semiHidden/>
    <w:unhideWhenUsed/>
    <w:rsid w:val="00D83C3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C3A"/>
    <w:rPr>
      <w:rFonts w:ascii="Segoe UI" w:eastAsia="MS ??"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188</Words>
  <Characters>1817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amoto, Myra</dc:creator>
  <cp:keywords/>
  <dc:description/>
  <cp:lastModifiedBy>Spradley, Janet</cp:lastModifiedBy>
  <cp:revision>2</cp:revision>
  <dcterms:created xsi:type="dcterms:W3CDTF">2023-08-03T20:56:00Z</dcterms:created>
  <dcterms:modified xsi:type="dcterms:W3CDTF">2023-08-03T20:56:00Z</dcterms:modified>
</cp:coreProperties>
</file>